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71F7D0" w14:textId="322320B3" w:rsidR="00FE21F1" w:rsidRPr="00F81A28" w:rsidRDefault="00FE21F1" w:rsidP="00FE21F1">
      <w:pPr>
        <w:jc w:val="center"/>
        <w:rPr>
          <w:rFonts w:ascii="Times New Roman" w:hAnsi="Times New Roman" w:cs="Times New Roman"/>
          <w:b/>
          <w:bCs/>
          <w:sz w:val="40"/>
          <w:szCs w:val="40"/>
        </w:rPr>
      </w:pPr>
      <w:r w:rsidRPr="00F81A28">
        <w:rPr>
          <w:rFonts w:ascii="Times New Roman" w:hAnsi="Times New Roman" w:cs="Times New Roman"/>
          <w:b/>
          <w:bCs/>
          <w:sz w:val="40"/>
          <w:szCs w:val="40"/>
        </w:rPr>
        <w:t>Assignment 2</w:t>
      </w:r>
      <w:r w:rsidR="31F3DD0C" w:rsidRPr="00F81A28">
        <w:rPr>
          <w:rFonts w:ascii="Times New Roman" w:hAnsi="Times New Roman" w:cs="Times New Roman"/>
          <w:b/>
          <w:bCs/>
          <w:sz w:val="40"/>
          <w:szCs w:val="40"/>
        </w:rPr>
        <w:t xml:space="preserve"> Report </w:t>
      </w:r>
    </w:p>
    <w:p w14:paraId="27F33EB5" w14:textId="77777777" w:rsidR="00FE21F1" w:rsidRPr="007E16A9" w:rsidRDefault="00FE21F1" w:rsidP="00FE21F1">
      <w:pPr>
        <w:jc w:val="center"/>
        <w:rPr>
          <w:rFonts w:ascii="Times New Roman" w:hAnsi="Times New Roman" w:cs="Times New Roman"/>
          <w:sz w:val="32"/>
          <w:szCs w:val="32"/>
        </w:rPr>
      </w:pPr>
    </w:p>
    <w:p w14:paraId="1827EC85" w14:textId="77777777" w:rsidR="00FE21F1" w:rsidRDefault="00FE21F1" w:rsidP="00FE21F1">
      <w:pPr>
        <w:jc w:val="center"/>
        <w:rPr>
          <w:rFonts w:ascii="Times New Roman" w:hAnsi="Times New Roman" w:cs="Times New Roman"/>
          <w:sz w:val="32"/>
          <w:szCs w:val="32"/>
        </w:rPr>
      </w:pPr>
    </w:p>
    <w:p w14:paraId="51D6E861" w14:textId="77777777" w:rsidR="00F81A28" w:rsidRDefault="00F81A28" w:rsidP="00FE21F1">
      <w:pPr>
        <w:jc w:val="center"/>
        <w:rPr>
          <w:rFonts w:ascii="Times New Roman" w:hAnsi="Times New Roman" w:cs="Times New Roman"/>
          <w:sz w:val="32"/>
          <w:szCs w:val="32"/>
        </w:rPr>
      </w:pPr>
    </w:p>
    <w:p w14:paraId="08798747" w14:textId="77777777" w:rsidR="00F81A28" w:rsidRDefault="00F81A28" w:rsidP="00FE21F1">
      <w:pPr>
        <w:jc w:val="center"/>
        <w:rPr>
          <w:rFonts w:ascii="Times New Roman" w:hAnsi="Times New Roman" w:cs="Times New Roman"/>
          <w:sz w:val="32"/>
          <w:szCs w:val="32"/>
        </w:rPr>
      </w:pPr>
    </w:p>
    <w:p w14:paraId="015E3095" w14:textId="77777777" w:rsidR="00F81A28" w:rsidRDefault="00F81A28" w:rsidP="00FE21F1">
      <w:pPr>
        <w:jc w:val="center"/>
        <w:rPr>
          <w:rFonts w:ascii="Times New Roman" w:hAnsi="Times New Roman" w:cs="Times New Roman"/>
          <w:sz w:val="32"/>
          <w:szCs w:val="32"/>
        </w:rPr>
      </w:pPr>
    </w:p>
    <w:p w14:paraId="13518942" w14:textId="77777777" w:rsidR="00F81A28" w:rsidRDefault="00F81A28" w:rsidP="00FE21F1">
      <w:pPr>
        <w:jc w:val="center"/>
        <w:rPr>
          <w:rFonts w:ascii="Times New Roman" w:hAnsi="Times New Roman" w:cs="Times New Roman"/>
          <w:sz w:val="32"/>
          <w:szCs w:val="32"/>
        </w:rPr>
      </w:pPr>
    </w:p>
    <w:p w14:paraId="5F7DE00B" w14:textId="77777777" w:rsidR="00F81A28" w:rsidRDefault="00F81A28" w:rsidP="00FE21F1">
      <w:pPr>
        <w:jc w:val="center"/>
        <w:rPr>
          <w:rFonts w:ascii="Times New Roman" w:hAnsi="Times New Roman" w:cs="Times New Roman"/>
          <w:sz w:val="32"/>
          <w:szCs w:val="32"/>
        </w:rPr>
      </w:pPr>
    </w:p>
    <w:p w14:paraId="1E54C85B" w14:textId="77777777" w:rsidR="00F81A28" w:rsidRPr="007E16A9" w:rsidRDefault="00F81A28" w:rsidP="00FE21F1">
      <w:pPr>
        <w:jc w:val="center"/>
        <w:rPr>
          <w:rFonts w:ascii="Times New Roman" w:hAnsi="Times New Roman" w:cs="Times New Roman"/>
          <w:sz w:val="32"/>
          <w:szCs w:val="32"/>
        </w:rPr>
      </w:pPr>
    </w:p>
    <w:p w14:paraId="54ADAD54" w14:textId="77777777" w:rsidR="00FE21F1" w:rsidRPr="007E16A9" w:rsidRDefault="00FE21F1" w:rsidP="00FE21F1">
      <w:pPr>
        <w:jc w:val="center"/>
        <w:rPr>
          <w:rFonts w:ascii="Times New Roman" w:hAnsi="Times New Roman" w:cs="Times New Roman"/>
          <w:sz w:val="32"/>
          <w:szCs w:val="32"/>
        </w:rPr>
      </w:pPr>
    </w:p>
    <w:p w14:paraId="15BEBDC9" w14:textId="44FDEBCA" w:rsidR="00FE21F1" w:rsidRPr="007E16A9" w:rsidRDefault="00FE21F1" w:rsidP="00FE21F1">
      <w:pPr>
        <w:jc w:val="center"/>
        <w:rPr>
          <w:rFonts w:ascii="Times New Roman" w:hAnsi="Times New Roman" w:cs="Times New Roman"/>
          <w:sz w:val="32"/>
          <w:szCs w:val="32"/>
        </w:rPr>
      </w:pPr>
      <w:r w:rsidRPr="007E16A9">
        <w:rPr>
          <w:rFonts w:ascii="Times New Roman" w:hAnsi="Times New Roman" w:cs="Times New Roman"/>
          <w:sz w:val="32"/>
          <w:szCs w:val="32"/>
        </w:rPr>
        <w:t>Asmae Mouradi</w:t>
      </w:r>
    </w:p>
    <w:p w14:paraId="518394E5" w14:textId="5C4B84AA" w:rsidR="00FE21F1" w:rsidRPr="007E16A9" w:rsidRDefault="00FE21F1" w:rsidP="00FE21F1">
      <w:pPr>
        <w:jc w:val="center"/>
        <w:rPr>
          <w:rFonts w:ascii="Times New Roman" w:hAnsi="Times New Roman" w:cs="Times New Roman"/>
          <w:sz w:val="32"/>
          <w:szCs w:val="32"/>
        </w:rPr>
      </w:pPr>
      <w:r w:rsidRPr="007E16A9">
        <w:rPr>
          <w:rFonts w:ascii="Times New Roman" w:hAnsi="Times New Roman" w:cs="Times New Roman"/>
          <w:sz w:val="32"/>
          <w:szCs w:val="32"/>
        </w:rPr>
        <w:t>Deep Learning</w:t>
      </w:r>
    </w:p>
    <w:p w14:paraId="02E86FE8" w14:textId="77777777" w:rsidR="00FE21F1" w:rsidRPr="007E16A9" w:rsidRDefault="00FE21F1" w:rsidP="00FE21F1">
      <w:pPr>
        <w:jc w:val="center"/>
        <w:rPr>
          <w:rFonts w:ascii="Times New Roman" w:hAnsi="Times New Roman" w:cs="Times New Roman"/>
          <w:sz w:val="32"/>
          <w:szCs w:val="32"/>
        </w:rPr>
      </w:pPr>
    </w:p>
    <w:p w14:paraId="398191CA" w14:textId="77777777" w:rsidR="00FE21F1" w:rsidRPr="007E16A9" w:rsidRDefault="00FE21F1" w:rsidP="00FE21F1">
      <w:pPr>
        <w:jc w:val="center"/>
        <w:rPr>
          <w:rFonts w:ascii="Times New Roman" w:hAnsi="Times New Roman" w:cs="Times New Roman"/>
          <w:sz w:val="32"/>
          <w:szCs w:val="32"/>
        </w:rPr>
      </w:pPr>
    </w:p>
    <w:p w14:paraId="5F9A0770" w14:textId="77777777" w:rsidR="00FE21F1" w:rsidRPr="007E16A9" w:rsidRDefault="00FE21F1" w:rsidP="00FE21F1">
      <w:pPr>
        <w:jc w:val="center"/>
        <w:rPr>
          <w:rFonts w:ascii="Times New Roman" w:hAnsi="Times New Roman" w:cs="Times New Roman"/>
          <w:sz w:val="32"/>
          <w:szCs w:val="32"/>
        </w:rPr>
      </w:pPr>
    </w:p>
    <w:p w14:paraId="23B27566" w14:textId="77777777" w:rsidR="00F81A28" w:rsidRDefault="00F81A28" w:rsidP="00F81A28">
      <w:pPr>
        <w:rPr>
          <w:rFonts w:ascii="Times New Roman" w:hAnsi="Times New Roman" w:cs="Times New Roman"/>
          <w:sz w:val="32"/>
          <w:szCs w:val="32"/>
        </w:rPr>
      </w:pPr>
    </w:p>
    <w:p w14:paraId="3190F548" w14:textId="77777777" w:rsidR="00F81A28" w:rsidRDefault="00F81A28" w:rsidP="00FE21F1">
      <w:pPr>
        <w:jc w:val="center"/>
        <w:rPr>
          <w:rFonts w:ascii="Times New Roman" w:hAnsi="Times New Roman" w:cs="Times New Roman"/>
          <w:sz w:val="32"/>
          <w:szCs w:val="32"/>
        </w:rPr>
      </w:pPr>
    </w:p>
    <w:p w14:paraId="2E4DEC16" w14:textId="77777777" w:rsidR="00F81A28" w:rsidRDefault="00F81A28" w:rsidP="00FE21F1">
      <w:pPr>
        <w:jc w:val="center"/>
        <w:rPr>
          <w:rFonts w:ascii="Times New Roman" w:hAnsi="Times New Roman" w:cs="Times New Roman"/>
          <w:sz w:val="32"/>
          <w:szCs w:val="32"/>
        </w:rPr>
      </w:pPr>
    </w:p>
    <w:p w14:paraId="4C7C73D8" w14:textId="77777777" w:rsidR="00F81A28" w:rsidRDefault="00F81A28" w:rsidP="00FE21F1">
      <w:pPr>
        <w:jc w:val="center"/>
        <w:rPr>
          <w:rFonts w:ascii="Times New Roman" w:hAnsi="Times New Roman" w:cs="Times New Roman"/>
          <w:sz w:val="32"/>
          <w:szCs w:val="32"/>
        </w:rPr>
      </w:pPr>
    </w:p>
    <w:p w14:paraId="6B81D63B" w14:textId="77777777" w:rsidR="00F81A28" w:rsidRDefault="00F81A28" w:rsidP="00FE21F1">
      <w:pPr>
        <w:jc w:val="center"/>
        <w:rPr>
          <w:rFonts w:ascii="Times New Roman" w:hAnsi="Times New Roman" w:cs="Times New Roman"/>
          <w:sz w:val="32"/>
          <w:szCs w:val="32"/>
        </w:rPr>
      </w:pPr>
    </w:p>
    <w:p w14:paraId="1197AAC4" w14:textId="77777777" w:rsidR="00F81A28" w:rsidRPr="007E16A9" w:rsidRDefault="00F81A28" w:rsidP="00FE21F1">
      <w:pPr>
        <w:jc w:val="center"/>
        <w:rPr>
          <w:rFonts w:ascii="Times New Roman" w:hAnsi="Times New Roman" w:cs="Times New Roman"/>
          <w:sz w:val="32"/>
          <w:szCs w:val="32"/>
        </w:rPr>
      </w:pPr>
    </w:p>
    <w:p w14:paraId="52DBED4E" w14:textId="2BC75C38" w:rsidR="00A62A72" w:rsidRPr="006F271A" w:rsidRDefault="00FE21F1" w:rsidP="006F271A">
      <w:pPr>
        <w:jc w:val="center"/>
        <w:rPr>
          <w:rFonts w:ascii="Times New Roman" w:hAnsi="Times New Roman" w:cs="Times New Roman"/>
          <w:sz w:val="32"/>
          <w:szCs w:val="32"/>
        </w:rPr>
      </w:pPr>
      <w:r w:rsidRPr="007E16A9">
        <w:rPr>
          <w:rFonts w:ascii="Times New Roman" w:hAnsi="Times New Roman" w:cs="Times New Roman"/>
          <w:sz w:val="32"/>
          <w:szCs w:val="32"/>
        </w:rPr>
        <w:t>Supervised by: Dr. Lokesh Das</w:t>
      </w:r>
    </w:p>
    <w:p w14:paraId="568D2D9D" w14:textId="77777777" w:rsidR="00A62A72" w:rsidRPr="0036039B" w:rsidRDefault="00A62A72" w:rsidP="00360C79">
      <w:pPr>
        <w:rPr>
          <w:rFonts w:ascii="Times New Roman" w:hAnsi="Times New Roman" w:cs="Times New Roman"/>
        </w:rPr>
      </w:pPr>
    </w:p>
    <w:p w14:paraId="67A0378C" w14:textId="47AB094B" w:rsidR="00A32E90" w:rsidRDefault="00A32E90" w:rsidP="00FE21F1">
      <w:pPr>
        <w:jc w:val="center"/>
        <w:rPr>
          <w:rFonts w:ascii="Times New Roman" w:hAnsi="Times New Roman" w:cs="Times New Roman"/>
        </w:rPr>
      </w:pPr>
      <w:r w:rsidRPr="0036039B">
        <w:rPr>
          <w:rFonts w:ascii="Times New Roman" w:hAnsi="Times New Roman" w:cs="Times New Roman"/>
        </w:rPr>
        <w:t xml:space="preserve">Table of </w:t>
      </w:r>
      <w:r w:rsidR="007E16A9" w:rsidRPr="0036039B">
        <w:rPr>
          <w:rFonts w:ascii="Times New Roman" w:hAnsi="Times New Roman" w:cs="Times New Roman"/>
        </w:rPr>
        <w:t>figures</w:t>
      </w:r>
      <w:r w:rsidRPr="0036039B">
        <w:rPr>
          <w:rFonts w:ascii="Times New Roman" w:hAnsi="Times New Roman" w:cs="Times New Roman"/>
        </w:rPr>
        <w:t>:</w:t>
      </w:r>
    </w:p>
    <w:p w14:paraId="4882F8FA" w14:textId="77777777" w:rsidR="00360C79" w:rsidRPr="0036039B" w:rsidRDefault="00360C79" w:rsidP="00FE21F1">
      <w:pPr>
        <w:jc w:val="center"/>
        <w:rPr>
          <w:rFonts w:ascii="Times New Roman" w:hAnsi="Times New Roman" w:cs="Times New Roman"/>
        </w:rPr>
      </w:pPr>
    </w:p>
    <w:p w14:paraId="1ABC3410" w14:textId="009E5BD9" w:rsidR="00360C79" w:rsidRPr="00360C79" w:rsidRDefault="00A32E90" w:rsidP="00360C79">
      <w:pPr>
        <w:pStyle w:val="TableofFigures"/>
        <w:tabs>
          <w:tab w:val="right" w:leader="dot" w:pos="9350"/>
        </w:tabs>
        <w:spacing w:line="360" w:lineRule="auto"/>
        <w:rPr>
          <w:rFonts w:ascii="Times New Roman" w:eastAsiaTheme="minorEastAsia" w:hAnsi="Times New Roman" w:cs="Times New Roman"/>
          <w:noProof/>
        </w:rPr>
      </w:pPr>
      <w:r w:rsidRPr="00360C79">
        <w:rPr>
          <w:rFonts w:ascii="Times New Roman" w:hAnsi="Times New Roman" w:cs="Times New Roman"/>
        </w:rPr>
        <w:fldChar w:fldCharType="begin"/>
      </w:r>
      <w:r w:rsidRPr="00360C79">
        <w:rPr>
          <w:rFonts w:ascii="Times New Roman" w:hAnsi="Times New Roman" w:cs="Times New Roman"/>
        </w:rPr>
        <w:instrText xml:space="preserve"> TOC \h \z \c "Figure" </w:instrText>
      </w:r>
      <w:r w:rsidRPr="00360C79">
        <w:rPr>
          <w:rFonts w:ascii="Times New Roman" w:hAnsi="Times New Roman" w:cs="Times New Roman"/>
        </w:rPr>
        <w:fldChar w:fldCharType="separate"/>
      </w:r>
      <w:hyperlink w:anchor="_Toc211334159" w:history="1">
        <w:r w:rsidR="00360C79" w:rsidRPr="00360C79">
          <w:rPr>
            <w:rStyle w:val="Hyperlink"/>
            <w:rFonts w:ascii="Times New Roman" w:hAnsi="Times New Roman" w:cs="Times New Roman"/>
            <w:noProof/>
          </w:rPr>
          <w:t>Figure 1. Model Summary of the Four-Layer Convolutional Neural Network (CNN)</w:t>
        </w:r>
        <w:r w:rsidR="00360C79" w:rsidRPr="00360C79">
          <w:rPr>
            <w:rFonts w:ascii="Times New Roman" w:hAnsi="Times New Roman" w:cs="Times New Roman"/>
            <w:noProof/>
            <w:webHidden/>
          </w:rPr>
          <w:tab/>
        </w:r>
        <w:r w:rsidR="00360C79" w:rsidRPr="00360C79">
          <w:rPr>
            <w:rFonts w:ascii="Times New Roman" w:hAnsi="Times New Roman" w:cs="Times New Roman"/>
            <w:noProof/>
            <w:webHidden/>
          </w:rPr>
          <w:fldChar w:fldCharType="begin"/>
        </w:r>
        <w:r w:rsidR="00360C79" w:rsidRPr="00360C79">
          <w:rPr>
            <w:rFonts w:ascii="Times New Roman" w:hAnsi="Times New Roman" w:cs="Times New Roman"/>
            <w:noProof/>
            <w:webHidden/>
          </w:rPr>
          <w:instrText xml:space="preserve"> PAGEREF _Toc211334159 \h </w:instrText>
        </w:r>
        <w:r w:rsidR="00360C79" w:rsidRPr="00360C79">
          <w:rPr>
            <w:rFonts w:ascii="Times New Roman" w:hAnsi="Times New Roman" w:cs="Times New Roman"/>
            <w:noProof/>
            <w:webHidden/>
          </w:rPr>
        </w:r>
        <w:r w:rsidR="00360C79" w:rsidRPr="00360C79">
          <w:rPr>
            <w:rFonts w:ascii="Times New Roman" w:hAnsi="Times New Roman" w:cs="Times New Roman"/>
            <w:noProof/>
            <w:webHidden/>
          </w:rPr>
          <w:fldChar w:fldCharType="separate"/>
        </w:r>
        <w:r w:rsidR="00360C79" w:rsidRPr="00360C79">
          <w:rPr>
            <w:rFonts w:ascii="Times New Roman" w:hAnsi="Times New Roman" w:cs="Times New Roman"/>
            <w:noProof/>
            <w:webHidden/>
          </w:rPr>
          <w:t>6</w:t>
        </w:r>
        <w:r w:rsidR="00360C79" w:rsidRPr="00360C79">
          <w:rPr>
            <w:rFonts w:ascii="Times New Roman" w:hAnsi="Times New Roman" w:cs="Times New Roman"/>
            <w:noProof/>
            <w:webHidden/>
          </w:rPr>
          <w:fldChar w:fldCharType="end"/>
        </w:r>
      </w:hyperlink>
    </w:p>
    <w:p w14:paraId="412615F1" w14:textId="7A719DD8"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0" w:history="1">
        <w:r w:rsidRPr="00360C79">
          <w:rPr>
            <w:rStyle w:val="Hyperlink"/>
            <w:rFonts w:ascii="Times New Roman" w:hAnsi="Times New Roman" w:cs="Times New Roman"/>
            <w:noProof/>
          </w:rPr>
          <w:t>Figure 2. Structure of the dataset</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0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Pr="00360C79">
          <w:rPr>
            <w:rFonts w:ascii="Times New Roman" w:hAnsi="Times New Roman" w:cs="Times New Roman"/>
            <w:noProof/>
            <w:webHidden/>
          </w:rPr>
          <w:t>6</w:t>
        </w:r>
        <w:r w:rsidRPr="00360C79">
          <w:rPr>
            <w:rFonts w:ascii="Times New Roman" w:hAnsi="Times New Roman" w:cs="Times New Roman"/>
            <w:noProof/>
            <w:webHidden/>
          </w:rPr>
          <w:fldChar w:fldCharType="end"/>
        </w:r>
      </w:hyperlink>
    </w:p>
    <w:p w14:paraId="6D248701" w14:textId="5DA1C401"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1" w:history="1">
        <w:r w:rsidRPr="00360C79">
          <w:rPr>
            <w:rStyle w:val="Hyperlink"/>
            <w:rFonts w:ascii="Times New Roman" w:hAnsi="Times New Roman" w:cs="Times New Roman"/>
            <w:noProof/>
          </w:rPr>
          <w:t>Figure 3. Dataset Creation and File Generation for Tiny ImageNet Challenge</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1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Pr="00360C79">
          <w:rPr>
            <w:rFonts w:ascii="Times New Roman" w:hAnsi="Times New Roman" w:cs="Times New Roman"/>
            <w:noProof/>
            <w:webHidden/>
          </w:rPr>
          <w:t>7</w:t>
        </w:r>
        <w:r w:rsidRPr="00360C79">
          <w:rPr>
            <w:rFonts w:ascii="Times New Roman" w:hAnsi="Times New Roman" w:cs="Times New Roman"/>
            <w:noProof/>
            <w:webHidden/>
          </w:rPr>
          <w:fldChar w:fldCharType="end"/>
        </w:r>
      </w:hyperlink>
    </w:p>
    <w:p w14:paraId="2D5C2401" w14:textId="0F360A82"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2" w:history="1">
        <w:r w:rsidRPr="00360C79">
          <w:rPr>
            <w:rStyle w:val="Hyperlink"/>
            <w:rFonts w:ascii="Times New Roman" w:hAnsi="Times New Roman" w:cs="Times New Roman"/>
            <w:noProof/>
          </w:rPr>
          <w:t>Figure 4. Training error vs. epochs (CIFAR-10, 4-layer CNN)</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2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Pr="00360C79">
          <w:rPr>
            <w:rFonts w:ascii="Times New Roman" w:hAnsi="Times New Roman" w:cs="Times New Roman"/>
            <w:noProof/>
            <w:webHidden/>
          </w:rPr>
          <w:t>8</w:t>
        </w:r>
        <w:r w:rsidRPr="00360C79">
          <w:rPr>
            <w:rFonts w:ascii="Times New Roman" w:hAnsi="Times New Roman" w:cs="Times New Roman"/>
            <w:noProof/>
            <w:webHidden/>
          </w:rPr>
          <w:fldChar w:fldCharType="end"/>
        </w:r>
      </w:hyperlink>
    </w:p>
    <w:p w14:paraId="42DE10E8" w14:textId="09FAD560"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3" w:history="1">
        <w:r w:rsidRPr="00360C79">
          <w:rPr>
            <w:rStyle w:val="Hyperlink"/>
            <w:rFonts w:ascii="Times New Roman" w:hAnsi="Times New Roman" w:cs="Times New Roman"/>
            <w:noProof/>
          </w:rPr>
          <w:t>Figure 5. Time per epoch (ReLU vs. Tanh)</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3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Pr="00360C79">
          <w:rPr>
            <w:rFonts w:ascii="Times New Roman" w:hAnsi="Times New Roman" w:cs="Times New Roman"/>
            <w:noProof/>
            <w:webHidden/>
          </w:rPr>
          <w:t>9</w:t>
        </w:r>
        <w:r w:rsidRPr="00360C79">
          <w:rPr>
            <w:rFonts w:ascii="Times New Roman" w:hAnsi="Times New Roman" w:cs="Times New Roman"/>
            <w:noProof/>
            <w:webHidden/>
          </w:rPr>
          <w:fldChar w:fldCharType="end"/>
        </w:r>
      </w:hyperlink>
    </w:p>
    <w:p w14:paraId="17FA25D0" w14:textId="5C3B6640" w:rsidR="00CE734D" w:rsidRPr="0036039B" w:rsidRDefault="00A32E90" w:rsidP="00360C79">
      <w:pPr>
        <w:spacing w:line="360" w:lineRule="auto"/>
        <w:jc w:val="center"/>
        <w:rPr>
          <w:rFonts w:ascii="Times New Roman" w:hAnsi="Times New Roman" w:cs="Times New Roman"/>
        </w:rPr>
      </w:pPr>
      <w:r w:rsidRPr="00360C79">
        <w:rPr>
          <w:rFonts w:ascii="Times New Roman" w:hAnsi="Times New Roman" w:cs="Times New Roman"/>
        </w:rPr>
        <w:fldChar w:fldCharType="end"/>
      </w:r>
    </w:p>
    <w:p w14:paraId="60044E07" w14:textId="1D566F57" w:rsidR="00FE21F1" w:rsidRPr="0036039B" w:rsidRDefault="00FE21F1" w:rsidP="00FE21F1">
      <w:pPr>
        <w:jc w:val="center"/>
        <w:rPr>
          <w:rFonts w:ascii="Times New Roman" w:hAnsi="Times New Roman" w:cs="Times New Roman"/>
        </w:rPr>
      </w:pPr>
    </w:p>
    <w:p w14:paraId="43F559BF" w14:textId="77777777" w:rsidR="00FE21F1" w:rsidRPr="0036039B" w:rsidRDefault="00FE21F1" w:rsidP="00FE21F1">
      <w:pPr>
        <w:jc w:val="center"/>
        <w:rPr>
          <w:rFonts w:ascii="Times New Roman" w:hAnsi="Times New Roman" w:cs="Times New Roman"/>
        </w:rPr>
      </w:pPr>
    </w:p>
    <w:p w14:paraId="051E4823" w14:textId="77777777" w:rsidR="00FE21F1" w:rsidRDefault="00FE21F1" w:rsidP="00FE21F1">
      <w:pPr>
        <w:jc w:val="center"/>
        <w:rPr>
          <w:rFonts w:ascii="Times New Roman" w:hAnsi="Times New Roman" w:cs="Times New Roman"/>
        </w:rPr>
      </w:pPr>
    </w:p>
    <w:p w14:paraId="26870590" w14:textId="77777777" w:rsidR="00112DFF" w:rsidRDefault="00112DFF" w:rsidP="00FE21F1">
      <w:pPr>
        <w:jc w:val="center"/>
        <w:rPr>
          <w:rFonts w:ascii="Times New Roman" w:hAnsi="Times New Roman" w:cs="Times New Roman"/>
        </w:rPr>
      </w:pPr>
    </w:p>
    <w:p w14:paraId="392454CD" w14:textId="77777777" w:rsidR="00112DFF" w:rsidRDefault="00112DFF" w:rsidP="00FE21F1">
      <w:pPr>
        <w:jc w:val="center"/>
        <w:rPr>
          <w:rFonts w:ascii="Times New Roman" w:hAnsi="Times New Roman" w:cs="Times New Roman"/>
        </w:rPr>
      </w:pPr>
    </w:p>
    <w:p w14:paraId="060F9E2F" w14:textId="77777777" w:rsidR="00211CA0" w:rsidRDefault="00211CA0" w:rsidP="00FE21F1">
      <w:pPr>
        <w:jc w:val="center"/>
        <w:rPr>
          <w:rFonts w:ascii="Times New Roman" w:hAnsi="Times New Roman" w:cs="Times New Roman"/>
        </w:rPr>
      </w:pPr>
    </w:p>
    <w:p w14:paraId="09659E2D" w14:textId="77777777" w:rsidR="00211CA0" w:rsidRDefault="00211CA0" w:rsidP="00FE21F1">
      <w:pPr>
        <w:jc w:val="center"/>
        <w:rPr>
          <w:rFonts w:ascii="Times New Roman" w:hAnsi="Times New Roman" w:cs="Times New Roman"/>
        </w:rPr>
      </w:pPr>
    </w:p>
    <w:p w14:paraId="1E4EB5DC" w14:textId="77777777" w:rsidR="00211CA0" w:rsidRDefault="00211CA0" w:rsidP="00FE21F1">
      <w:pPr>
        <w:jc w:val="center"/>
        <w:rPr>
          <w:rFonts w:ascii="Times New Roman" w:hAnsi="Times New Roman" w:cs="Times New Roman"/>
        </w:rPr>
      </w:pPr>
    </w:p>
    <w:p w14:paraId="35684C62" w14:textId="77777777" w:rsidR="00211CA0" w:rsidRDefault="00211CA0" w:rsidP="00FE21F1">
      <w:pPr>
        <w:jc w:val="center"/>
        <w:rPr>
          <w:rFonts w:ascii="Times New Roman" w:hAnsi="Times New Roman" w:cs="Times New Roman"/>
        </w:rPr>
      </w:pPr>
    </w:p>
    <w:p w14:paraId="29F919D1" w14:textId="77777777" w:rsidR="00211CA0" w:rsidRDefault="00211CA0" w:rsidP="00FE21F1">
      <w:pPr>
        <w:jc w:val="center"/>
        <w:rPr>
          <w:rFonts w:ascii="Times New Roman" w:hAnsi="Times New Roman" w:cs="Times New Roman"/>
        </w:rPr>
      </w:pPr>
    </w:p>
    <w:p w14:paraId="078B1FF4" w14:textId="77777777" w:rsidR="00211CA0" w:rsidRDefault="00211CA0" w:rsidP="00FE21F1">
      <w:pPr>
        <w:jc w:val="center"/>
        <w:rPr>
          <w:rFonts w:ascii="Times New Roman" w:hAnsi="Times New Roman" w:cs="Times New Roman"/>
        </w:rPr>
      </w:pPr>
    </w:p>
    <w:p w14:paraId="0FB195A0" w14:textId="77777777" w:rsidR="00211CA0" w:rsidRDefault="00211CA0" w:rsidP="00FE21F1">
      <w:pPr>
        <w:jc w:val="center"/>
        <w:rPr>
          <w:rFonts w:ascii="Times New Roman" w:hAnsi="Times New Roman" w:cs="Times New Roman"/>
        </w:rPr>
      </w:pPr>
    </w:p>
    <w:p w14:paraId="01D8B884" w14:textId="77777777" w:rsidR="00211CA0" w:rsidRDefault="00211CA0" w:rsidP="00FE21F1">
      <w:pPr>
        <w:jc w:val="center"/>
        <w:rPr>
          <w:rFonts w:ascii="Times New Roman" w:hAnsi="Times New Roman" w:cs="Times New Roman"/>
        </w:rPr>
      </w:pPr>
    </w:p>
    <w:p w14:paraId="0588197B" w14:textId="77777777" w:rsidR="00211CA0" w:rsidRDefault="00211CA0" w:rsidP="00FE21F1">
      <w:pPr>
        <w:jc w:val="center"/>
        <w:rPr>
          <w:rFonts w:ascii="Times New Roman" w:hAnsi="Times New Roman" w:cs="Times New Roman"/>
        </w:rPr>
      </w:pPr>
    </w:p>
    <w:p w14:paraId="0DECEF80" w14:textId="77777777" w:rsidR="00211CA0" w:rsidRDefault="00211CA0" w:rsidP="00FE21F1">
      <w:pPr>
        <w:jc w:val="center"/>
        <w:rPr>
          <w:rFonts w:ascii="Times New Roman" w:hAnsi="Times New Roman" w:cs="Times New Roman"/>
        </w:rPr>
      </w:pPr>
    </w:p>
    <w:p w14:paraId="5F345AA5" w14:textId="77777777" w:rsidR="00211CA0" w:rsidRDefault="00211CA0" w:rsidP="00FE21F1">
      <w:pPr>
        <w:jc w:val="center"/>
        <w:rPr>
          <w:rFonts w:ascii="Times New Roman" w:hAnsi="Times New Roman" w:cs="Times New Roman"/>
        </w:rPr>
      </w:pPr>
    </w:p>
    <w:p w14:paraId="249B0FF3" w14:textId="77777777" w:rsidR="00112DFF" w:rsidRDefault="00112DFF" w:rsidP="00DF0231">
      <w:pPr>
        <w:rPr>
          <w:rFonts w:ascii="Times New Roman" w:hAnsi="Times New Roman" w:cs="Times New Roman"/>
        </w:rPr>
      </w:pPr>
    </w:p>
    <w:p w14:paraId="1300CB9E" w14:textId="0EF8C942" w:rsidR="453CDCCE" w:rsidRDefault="453CDCCE" w:rsidP="00DF0231">
      <w:pPr>
        <w:rPr>
          <w:rFonts w:ascii="Times New Roman" w:hAnsi="Times New Roman" w:cs="Times New Roman"/>
        </w:rPr>
      </w:pPr>
    </w:p>
    <w:p w14:paraId="5EB64FED" w14:textId="4FA1FCC0" w:rsidR="00380BB3"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lastRenderedPageBreak/>
        <w:t>Introduction</w:t>
      </w:r>
    </w:p>
    <w:p w14:paraId="55B9A7D0" w14:textId="77777777" w:rsidR="006F271A" w:rsidRPr="0036039B" w:rsidRDefault="006F271A" w:rsidP="006F271A">
      <w:pPr>
        <w:pStyle w:val="ListParagraph"/>
        <w:ind w:left="1080"/>
        <w:rPr>
          <w:rFonts w:ascii="Times New Roman" w:hAnsi="Times New Roman" w:cs="Times New Roman"/>
        </w:rPr>
      </w:pPr>
    </w:p>
    <w:p w14:paraId="42846B55" w14:textId="261394E3" w:rsidR="7A54C9E7" w:rsidRPr="0036039B" w:rsidRDefault="007839FD" w:rsidP="7A54C9E7">
      <w:pPr>
        <w:pStyle w:val="ListParagraph"/>
        <w:ind w:left="1080"/>
        <w:rPr>
          <w:rFonts w:ascii="Times New Roman" w:hAnsi="Times New Roman" w:cs="Times New Roman"/>
        </w:rPr>
      </w:pPr>
      <w:r w:rsidRPr="007839FD">
        <w:rPr>
          <w:rFonts w:ascii="Times New Roman" w:hAnsi="Times New Roman" w:cs="Times New Roman"/>
        </w:rPr>
        <w:t>In this assignment, I will be using two different datasets to address each question. For Question 1, I have downloaded Tiny ImageNet, a subset of the ILSVRC 2010 dataset, from the</w:t>
      </w:r>
      <w:r w:rsidRPr="007839FD">
        <w:rPr>
          <w:rFonts w:ascii="Times New Roman" w:hAnsi="Times New Roman" w:cs="Times New Roman"/>
        </w:rPr>
        <w:t xml:space="preserve"> </w:t>
      </w:r>
      <w:hyperlink r:id="rId9">
        <w:r w:rsidR="7850BA72" w:rsidRPr="007839FD">
          <w:rPr>
            <w:rStyle w:val="Hyperlink"/>
            <w:rFonts w:ascii="Times New Roman" w:hAnsi="Times New Roman" w:cs="Times New Roman"/>
          </w:rPr>
          <w:t>GitHub</w:t>
        </w:r>
        <w:r w:rsidR="7850BA72" w:rsidRPr="007839FD">
          <w:rPr>
            <w:rStyle w:val="Hyperlink"/>
            <w:rFonts w:ascii="Times New Roman" w:hAnsi="Times New Roman" w:cs="Times New Roman"/>
          </w:rPr>
          <w:t xml:space="preserve"> </w:t>
        </w:r>
        <w:r w:rsidR="7850BA72" w:rsidRPr="007839FD">
          <w:rPr>
            <w:rStyle w:val="Hyperlink"/>
            <w:rFonts w:ascii="Times New Roman" w:hAnsi="Times New Roman" w:cs="Times New Roman"/>
          </w:rPr>
          <w:t>link</w:t>
        </w:r>
      </w:hyperlink>
      <w:r w:rsidR="00781A04" w:rsidRPr="007839FD">
        <w:rPr>
          <w:rFonts w:ascii="Times New Roman" w:hAnsi="Times New Roman" w:cs="Times New Roman"/>
        </w:rPr>
        <w:t xml:space="preserve"> [</w:t>
      </w:r>
      <w:r w:rsidR="008F1884" w:rsidRPr="007839FD">
        <w:rPr>
          <w:rFonts w:ascii="Times New Roman" w:hAnsi="Times New Roman" w:cs="Times New Roman"/>
        </w:rPr>
        <w:t>1</w:t>
      </w:r>
      <w:r w:rsidR="00781A04" w:rsidRPr="007839FD">
        <w:rPr>
          <w:rFonts w:ascii="Times New Roman" w:hAnsi="Times New Roman" w:cs="Times New Roman"/>
        </w:rPr>
        <w:t>]</w:t>
      </w:r>
      <w:r w:rsidR="005736B9" w:rsidRPr="007839FD">
        <w:rPr>
          <w:rFonts w:ascii="Times New Roman" w:hAnsi="Times New Roman" w:cs="Times New Roman"/>
        </w:rPr>
        <w:t>.</w:t>
      </w:r>
      <w:r w:rsidR="00E020F3">
        <w:rPr>
          <w:rFonts w:ascii="Times New Roman" w:hAnsi="Times New Roman" w:cs="Times New Roman"/>
        </w:rPr>
        <w:t xml:space="preserve"> </w:t>
      </w:r>
    </w:p>
    <w:p w14:paraId="733BA3E8" w14:textId="77777777" w:rsidR="00742991" w:rsidRDefault="0C7999CE" w:rsidP="00742991">
      <w:pPr>
        <w:ind w:left="1080"/>
        <w:jc w:val="both"/>
        <w:rPr>
          <w:rFonts w:ascii="Times New Roman" w:hAnsi="Times New Roman" w:cs="Times New Roman"/>
        </w:rPr>
      </w:pPr>
      <w:r w:rsidRPr="0039726C">
        <w:rPr>
          <w:rFonts w:ascii="Times New Roman" w:eastAsiaTheme="minorEastAsia" w:hAnsi="Times New Roman" w:cs="Times New Roman"/>
        </w:rPr>
        <w:t xml:space="preserve">For question 2, I compare </w:t>
      </w:r>
      <w:proofErr w:type="spellStart"/>
      <w:r w:rsidRPr="0039726C">
        <w:rPr>
          <w:rFonts w:ascii="Times New Roman" w:eastAsiaTheme="minorEastAsia" w:hAnsi="Times New Roman" w:cs="Times New Roman"/>
        </w:rPr>
        <w:t>ReLU</w:t>
      </w:r>
      <w:proofErr w:type="spellEnd"/>
      <w:r w:rsidRPr="0039726C">
        <w:rPr>
          <w:rFonts w:ascii="Times New Roman" w:eastAsiaTheme="minorEastAsia" w:hAnsi="Times New Roman" w:cs="Times New Roman"/>
        </w:rPr>
        <w:t xml:space="preserve"> and Tanh as hidden-layer activations in a four-convolution-layer CNN trained on CIFAR-10 (60,000 images, 32×32 RGB, 10 classes). I keep the architecture and training identical across runs and change only the activation function. I stopped training when the training error </w:t>
      </w:r>
      <w:r w:rsidR="050280D7" w:rsidRPr="0039726C">
        <w:rPr>
          <w:rFonts w:ascii="Times New Roman" w:eastAsiaTheme="minorEastAsia" w:hAnsi="Times New Roman" w:cs="Times New Roman"/>
        </w:rPr>
        <w:t xml:space="preserve">is less or equal to </w:t>
      </w:r>
      <w:r w:rsidRPr="0039726C">
        <w:rPr>
          <w:rFonts w:ascii="Times New Roman" w:eastAsiaTheme="minorEastAsia" w:hAnsi="Times New Roman" w:cs="Times New Roman"/>
        </w:rPr>
        <w:t xml:space="preserve">25% </w:t>
      </w:r>
      <w:r w:rsidR="2DA80F8E" w:rsidRPr="0039726C">
        <w:rPr>
          <w:rFonts w:ascii="Times New Roman" w:eastAsiaTheme="minorEastAsia" w:hAnsi="Times New Roman" w:cs="Times New Roman"/>
        </w:rPr>
        <w:t>meaning</w:t>
      </w:r>
      <w:r w:rsidRPr="0039726C">
        <w:rPr>
          <w:rFonts w:ascii="Times New Roman" w:eastAsiaTheme="minorEastAsia" w:hAnsi="Times New Roman" w:cs="Times New Roman"/>
        </w:rPr>
        <w:t xml:space="preserve"> training accuracy </w:t>
      </w:r>
      <w:r w:rsidR="14038977" w:rsidRPr="0039726C">
        <w:rPr>
          <w:rFonts w:ascii="Times New Roman" w:eastAsiaTheme="minorEastAsia" w:hAnsi="Times New Roman" w:cs="Times New Roman"/>
        </w:rPr>
        <w:t>&gt;</w:t>
      </w:r>
      <w:r w:rsidRPr="0039726C">
        <w:rPr>
          <w:rFonts w:ascii="Times New Roman" w:eastAsiaTheme="minorEastAsia" w:hAnsi="Times New Roman" w:cs="Times New Roman"/>
        </w:rPr>
        <w:t xml:space="preserve"> 75%. I report two curves for each activation: training error vs. epochs and time per epoch vs. epochs. I also select a learning rate separately for each activation from a small candidate set, choosing the one that reaches the stop criterion fastest.</w:t>
      </w:r>
      <w:r w:rsidR="00742991">
        <w:rPr>
          <w:rFonts w:ascii="Times New Roman" w:hAnsi="Times New Roman" w:cs="Times New Roman"/>
        </w:rPr>
        <w:t xml:space="preserve"> </w:t>
      </w:r>
    </w:p>
    <w:p w14:paraId="77A46608" w14:textId="29704082" w:rsidR="00742991" w:rsidRDefault="00742991" w:rsidP="00742991">
      <w:pPr>
        <w:ind w:left="1080"/>
        <w:jc w:val="both"/>
        <w:rPr>
          <w:rFonts w:ascii="Times New Roman" w:hAnsi="Times New Roman" w:cs="Times New Roman"/>
        </w:rPr>
      </w:pPr>
      <w:r w:rsidRPr="00742991">
        <w:rPr>
          <w:rFonts w:ascii="Times New Roman" w:hAnsi="Times New Roman" w:cs="Times New Roman"/>
        </w:rPr>
        <w:t>I</w:t>
      </w:r>
      <w:r>
        <w:rPr>
          <w:rFonts w:ascii="Times New Roman" w:hAnsi="Times New Roman" w:cs="Times New Roman"/>
        </w:rPr>
        <w:t xml:space="preserve"> </w:t>
      </w:r>
      <w:r w:rsidRPr="00742991">
        <w:rPr>
          <w:rFonts w:ascii="Times New Roman" w:hAnsi="Times New Roman" w:cs="Times New Roman"/>
        </w:rPr>
        <w:t>have organized my repository as follows:</w:t>
      </w:r>
      <w:r w:rsidRPr="00742991">
        <w:rPr>
          <w:rFonts w:ascii="Times New Roman" w:hAnsi="Times New Roman" w:cs="Times New Roman"/>
        </w:rPr>
        <w:br/>
        <w:t xml:space="preserve">The </w:t>
      </w:r>
      <w:r w:rsidRPr="00742991">
        <w:rPr>
          <w:rFonts w:ascii="Times New Roman" w:hAnsi="Times New Roman" w:cs="Times New Roman"/>
        </w:rPr>
        <w:t>ques1</w:t>
      </w:r>
      <w:r w:rsidRPr="00742991">
        <w:rPr>
          <w:rFonts w:ascii="Times New Roman" w:hAnsi="Times New Roman" w:cs="Times New Roman"/>
        </w:rPr>
        <w:t xml:space="preserve"> folder contains the sub-dataset I created from Tiny ImageNet, and the Question 2 folder contains the </w:t>
      </w:r>
      <w:proofErr w:type="spellStart"/>
      <w:r w:rsidRPr="00742991">
        <w:rPr>
          <w:rFonts w:ascii="Times New Roman" w:hAnsi="Times New Roman" w:cs="Times New Roman"/>
        </w:rPr>
        <w:t>Jupyter</w:t>
      </w:r>
      <w:proofErr w:type="spellEnd"/>
      <w:r w:rsidRPr="00742991">
        <w:rPr>
          <w:rFonts w:ascii="Times New Roman" w:hAnsi="Times New Roman" w:cs="Times New Roman"/>
        </w:rPr>
        <w:t xml:space="preserve"> Notebook where I ran the experiment.</w:t>
      </w:r>
      <w:r w:rsidRPr="00742991">
        <w:rPr>
          <w:rFonts w:ascii="Times New Roman" w:hAnsi="Times New Roman" w:cs="Times New Roman"/>
        </w:rPr>
        <w:br/>
        <w:t xml:space="preserve">My repository is hosted on GitHub, and I set it to public visibility so that the professor can access it. Regarding the dataset for Question 1, I will compress (zip) it and submit it separately, since it cannot be pushed to GitHub; therefore, I have added it </w:t>
      </w:r>
      <w:proofErr w:type="gramStart"/>
      <w:r w:rsidRPr="00742991">
        <w:rPr>
          <w:rFonts w:ascii="Times New Roman" w:hAnsi="Times New Roman" w:cs="Times New Roman"/>
        </w:rPr>
        <w:t>to</w:t>
      </w:r>
      <w:proofErr w:type="gramEnd"/>
      <w:r w:rsidRPr="00742991">
        <w:rPr>
          <w:rFonts w:ascii="Times New Roman" w:hAnsi="Times New Roman" w:cs="Times New Roman"/>
        </w:rPr>
        <w:t xml:space="preserve">. </w:t>
      </w:r>
      <w:proofErr w:type="spellStart"/>
      <w:r w:rsidRPr="00742991">
        <w:rPr>
          <w:rFonts w:ascii="Times New Roman" w:hAnsi="Times New Roman" w:cs="Times New Roman"/>
        </w:rPr>
        <w:t>gitignore</w:t>
      </w:r>
      <w:proofErr w:type="spellEnd"/>
      <w:r w:rsidRPr="00742991">
        <w:rPr>
          <w:rFonts w:ascii="Times New Roman" w:hAnsi="Times New Roman" w:cs="Times New Roman"/>
        </w:rPr>
        <w:t xml:space="preserve">. The code for Question 2 and the report </w:t>
      </w:r>
      <w:r w:rsidRPr="00742991">
        <w:rPr>
          <w:rFonts w:ascii="Times New Roman" w:hAnsi="Times New Roman" w:cs="Times New Roman"/>
        </w:rPr>
        <w:t>is</w:t>
      </w:r>
      <w:r w:rsidRPr="00742991">
        <w:rPr>
          <w:rFonts w:ascii="Times New Roman" w:hAnsi="Times New Roman" w:cs="Times New Roman"/>
        </w:rPr>
        <w:t xml:space="preserve"> already uploaded to my GitHub repository.</w:t>
      </w:r>
      <w:r>
        <w:rPr>
          <w:rFonts w:ascii="Times New Roman" w:hAnsi="Times New Roman" w:cs="Times New Roman"/>
        </w:rPr>
        <w:t xml:space="preserve"> </w:t>
      </w:r>
    </w:p>
    <w:p w14:paraId="28077D7A" w14:textId="5267790B" w:rsidR="00742991" w:rsidRPr="00742991" w:rsidRDefault="00742991" w:rsidP="00742991">
      <w:pPr>
        <w:ind w:left="1080"/>
        <w:rPr>
          <w:rFonts w:ascii="Times New Roman" w:hAnsi="Times New Roman" w:cs="Times New Roman"/>
        </w:rPr>
      </w:pPr>
      <w:r w:rsidRPr="00742991">
        <w:rPr>
          <w:rFonts w:ascii="Times New Roman" w:hAnsi="Times New Roman" w:cs="Times New Roman"/>
        </w:rPr>
        <w:t>Here is the link to my</w:t>
      </w:r>
      <w:r>
        <w:rPr>
          <w:rFonts w:ascii="Times New Roman" w:hAnsi="Times New Roman" w:cs="Times New Roman"/>
        </w:rPr>
        <w:t xml:space="preserve"> </w:t>
      </w:r>
      <w:r w:rsidRPr="00742991">
        <w:rPr>
          <w:rFonts w:ascii="Times New Roman" w:hAnsi="Times New Roman" w:cs="Times New Roman"/>
        </w:rPr>
        <w:t>assignment:</w:t>
      </w:r>
      <w:r>
        <w:rPr>
          <w:rFonts w:ascii="Times New Roman" w:hAnsi="Times New Roman" w:cs="Times New Roman"/>
        </w:rPr>
        <w:t xml:space="preserve"> </w:t>
      </w:r>
      <w:r w:rsidRPr="00742991">
        <w:rPr>
          <w:rFonts w:ascii="Times New Roman" w:hAnsi="Times New Roman" w:cs="Times New Roman"/>
        </w:rPr>
        <w:t>https://github.com/asmaemou/assignment2-DL</w:t>
      </w:r>
    </w:p>
    <w:p w14:paraId="2CF72FB9" w14:textId="77777777" w:rsidR="00A063CE" w:rsidRPr="0036039B" w:rsidRDefault="00A063CE" w:rsidP="008E55E3">
      <w:pPr>
        <w:pStyle w:val="ListParagraph"/>
        <w:ind w:left="1080"/>
        <w:rPr>
          <w:rFonts w:ascii="Times New Roman" w:hAnsi="Times New Roman" w:cs="Times New Roman"/>
        </w:rPr>
      </w:pPr>
    </w:p>
    <w:p w14:paraId="1D0122D5" w14:textId="0EF5C8EB" w:rsidR="00FE21F1" w:rsidRPr="0036039B"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Methodology</w:t>
      </w:r>
    </w:p>
    <w:p w14:paraId="7CF3AB4E" w14:textId="67AEF4BA" w:rsidR="26EC3BF8" w:rsidRPr="0036039B" w:rsidRDefault="26EC3BF8" w:rsidP="7A54C9E7">
      <w:pPr>
        <w:pStyle w:val="ListParagraph"/>
        <w:numPr>
          <w:ilvl w:val="1"/>
          <w:numId w:val="3"/>
        </w:numPr>
        <w:rPr>
          <w:rFonts w:ascii="Times New Roman" w:hAnsi="Times New Roman" w:cs="Times New Roman"/>
        </w:rPr>
      </w:pPr>
      <w:r w:rsidRPr="0036039B">
        <w:rPr>
          <w:rFonts w:ascii="Times New Roman" w:hAnsi="Times New Roman" w:cs="Times New Roman"/>
        </w:rPr>
        <w:t>Question 1</w:t>
      </w:r>
    </w:p>
    <w:p w14:paraId="3B61DE21" w14:textId="1232B926" w:rsidR="32BE39E5" w:rsidRDefault="0F90C0BA" w:rsidP="78832E65">
      <w:pPr>
        <w:ind w:left="1080"/>
        <w:jc w:val="both"/>
        <w:rPr>
          <w:rFonts w:ascii="Times New Roman" w:eastAsia="Times New Roman" w:hAnsi="Times New Roman" w:cs="Times New Roman"/>
        </w:rPr>
      </w:pPr>
      <w:r w:rsidRPr="737C9861">
        <w:rPr>
          <w:rFonts w:ascii="Times New Roman" w:eastAsia="Times New Roman" w:hAnsi="Times New Roman" w:cs="Times New Roman"/>
        </w:rPr>
        <w:t xml:space="preserve">In my repository </w:t>
      </w:r>
      <w:r w:rsidRPr="00FD1030">
        <w:rPr>
          <w:rFonts w:ascii="Times New Roman" w:eastAsia="Times New Roman" w:hAnsi="Times New Roman" w:cs="Times New Roman"/>
          <w:i/>
          <w:iCs/>
        </w:rPr>
        <w:t>tiny-imagenet-200</w:t>
      </w:r>
      <w:r w:rsidRPr="737C9861">
        <w:rPr>
          <w:rFonts w:ascii="Times New Roman" w:eastAsia="Times New Roman" w:hAnsi="Times New Roman" w:cs="Times New Roman"/>
        </w:rPr>
        <w:t xml:space="preserve"> is the name of the original dataset </w:t>
      </w:r>
      <w:r w:rsidRPr="18586D1C">
        <w:rPr>
          <w:rFonts w:ascii="Times New Roman" w:eastAsia="Times New Roman" w:hAnsi="Times New Roman" w:cs="Times New Roman"/>
        </w:rPr>
        <w:t>tiny</w:t>
      </w:r>
      <w:r w:rsidRPr="737C9861">
        <w:rPr>
          <w:rFonts w:ascii="Times New Roman" w:eastAsia="Times New Roman" w:hAnsi="Times New Roman" w:cs="Times New Roman"/>
        </w:rPr>
        <w:t xml:space="preserve"> </w:t>
      </w:r>
      <w:proofErr w:type="spellStart"/>
      <w:r w:rsidRPr="737C9861">
        <w:rPr>
          <w:rFonts w:ascii="Times New Roman" w:eastAsia="Times New Roman" w:hAnsi="Times New Roman" w:cs="Times New Roman"/>
        </w:rPr>
        <w:t>imagenet</w:t>
      </w:r>
      <w:proofErr w:type="spellEnd"/>
      <w:r w:rsidRPr="737C9861">
        <w:rPr>
          <w:rFonts w:ascii="Times New Roman" w:eastAsia="Times New Roman" w:hAnsi="Times New Roman" w:cs="Times New Roman"/>
        </w:rPr>
        <w:t xml:space="preserve"> and </w:t>
      </w:r>
      <w:proofErr w:type="spellStart"/>
      <w:r w:rsidRPr="00FD1030">
        <w:rPr>
          <w:rFonts w:ascii="Times New Roman" w:eastAsia="Times New Roman" w:hAnsi="Times New Roman" w:cs="Times New Roman"/>
          <w:i/>
          <w:iCs/>
        </w:rPr>
        <w:t>data_subset_tiny_imagenet</w:t>
      </w:r>
      <w:proofErr w:type="spellEnd"/>
      <w:r w:rsidRPr="737C9861">
        <w:rPr>
          <w:rFonts w:ascii="Times New Roman" w:eastAsia="Times New Roman" w:hAnsi="Times New Roman" w:cs="Times New Roman"/>
        </w:rPr>
        <w:t xml:space="preserve"> is the dataset I have created.</w:t>
      </w:r>
    </w:p>
    <w:p w14:paraId="43FE114A" w14:textId="77777777" w:rsidR="009251A4" w:rsidRPr="007839FD" w:rsidRDefault="009251A4" w:rsidP="00D72B1C">
      <w:pPr>
        <w:ind w:left="360" w:firstLine="720"/>
        <w:rPr>
          <w:rFonts w:ascii="Times New Roman" w:hAnsi="Times New Roman" w:cs="Times New Roman"/>
          <w:b/>
          <w:bCs/>
        </w:rPr>
      </w:pPr>
      <w:r w:rsidRPr="007839FD">
        <w:rPr>
          <w:rFonts w:ascii="Times New Roman" w:hAnsi="Times New Roman" w:cs="Times New Roman"/>
          <w:b/>
          <w:bCs/>
        </w:rPr>
        <w:t>Tiny ImageNet Dataset Preparation</w:t>
      </w:r>
    </w:p>
    <w:p w14:paraId="03A58542" w14:textId="37D16B1F" w:rsidR="57CD2218" w:rsidRPr="0036039B" w:rsidRDefault="009251A4" w:rsidP="53F23859">
      <w:pPr>
        <w:pStyle w:val="ListParagraph"/>
        <w:spacing w:before="100" w:beforeAutospacing="1" w:after="100" w:afterAutospacing="1" w:line="240" w:lineRule="auto"/>
        <w:ind w:left="1080"/>
        <w:jc w:val="both"/>
        <w:rPr>
          <w:rFonts w:ascii="Times New Roman" w:eastAsia="Times New Roman" w:hAnsi="Times New Roman" w:cs="Times New Roman"/>
        </w:rPr>
      </w:pPr>
      <w:r w:rsidRPr="0036039B">
        <w:rPr>
          <w:rFonts w:ascii="Times New Roman" w:eastAsia="Times New Roman" w:hAnsi="Times New Roman" w:cs="Times New Roman"/>
          <w:kern w:val="0"/>
          <w14:ligatures w14:val="none"/>
        </w:rPr>
        <w:t xml:space="preserve">I downloaded the Tiny ImageNet dataset from the Stanford CS231n course website after encountering token issues when attempting to retrieve it from </w:t>
      </w:r>
      <w:proofErr w:type="spellStart"/>
      <w:r w:rsidRPr="0036039B">
        <w:rPr>
          <w:rFonts w:ascii="Times New Roman" w:eastAsia="Times New Roman" w:hAnsi="Times New Roman" w:cs="Times New Roman"/>
          <w:kern w:val="0"/>
          <w14:ligatures w14:val="none"/>
        </w:rPr>
        <w:t>DeepLake</w:t>
      </w:r>
      <w:proofErr w:type="spellEnd"/>
      <w:r w:rsidRPr="0036039B">
        <w:rPr>
          <w:rFonts w:ascii="Times New Roman" w:eastAsia="Times New Roman" w:hAnsi="Times New Roman" w:cs="Times New Roman"/>
          <w:kern w:val="0"/>
          <w14:ligatures w14:val="none"/>
        </w:rPr>
        <w:t>.</w:t>
      </w:r>
      <w:r w:rsidR="1909AD0E" w:rsidRPr="0036039B">
        <w:rPr>
          <w:rFonts w:ascii="Times New Roman" w:eastAsia="Times New Roman" w:hAnsi="Times New Roman" w:cs="Times New Roman"/>
          <w:kern w:val="0"/>
          <w14:ligatures w14:val="none"/>
        </w:rPr>
        <w:t xml:space="preserve"> </w:t>
      </w:r>
      <w:r w:rsidRPr="0036039B">
        <w:rPr>
          <w:rFonts w:ascii="Times New Roman" w:eastAsia="Times New Roman" w:hAnsi="Times New Roman" w:cs="Times New Roman"/>
          <w:kern w:val="0"/>
          <w14:ligatures w14:val="none"/>
        </w:rPr>
        <w:t>I obtained the dataset using the link provided in the README section of the GitHub repository</w:t>
      </w:r>
      <w:r w:rsidR="008C4328" w:rsidRPr="0036039B">
        <w:rPr>
          <w:rFonts w:ascii="Times New Roman" w:hAnsi="Times New Roman" w:cs="Times New Roman"/>
        </w:rPr>
        <w:t xml:space="preserve"> [1]</w:t>
      </w:r>
      <w:r w:rsidR="00E93FBF" w:rsidRPr="0036039B">
        <w:rPr>
          <w:rFonts w:ascii="Times New Roman" w:hAnsi="Times New Roman" w:cs="Times New Roman"/>
        </w:rPr>
        <w:t xml:space="preserve"> using this link</w:t>
      </w:r>
      <w:r w:rsidR="3FF8347B" w:rsidRPr="0036039B">
        <w:rPr>
          <w:rFonts w:ascii="Times New Roman" w:hAnsi="Times New Roman" w:cs="Times New Roman"/>
        </w:rPr>
        <w:t xml:space="preserve"> </w:t>
      </w:r>
      <w:hyperlink r:id="rId10">
        <w:r w:rsidR="3FF8347B" w:rsidRPr="0036039B">
          <w:rPr>
            <w:rStyle w:val="Hyperlink"/>
            <w:rFonts w:ascii="Times New Roman" w:eastAsia="Segoe UI" w:hAnsi="Times New Roman" w:cs="Times New Roman"/>
            <w:color w:val="0969DA"/>
          </w:rPr>
          <w:t>http://cs231n.stanford.edu/tiny-imagenet-200.zip</w:t>
        </w:r>
        <w:r w:rsidR="036E8D67" w:rsidRPr="043B37EE">
          <w:rPr>
            <w:rFonts w:ascii="Times New Roman" w:eastAsia="Segoe UI" w:hAnsi="Times New Roman" w:cs="Times New Roman"/>
            <w:color w:val="0969DA"/>
          </w:rPr>
          <w:t xml:space="preserve"> </w:t>
        </w:r>
      </w:hyperlink>
    </w:p>
    <w:p w14:paraId="5A6E4628" w14:textId="5E377948" w:rsidR="00107FD2" w:rsidRPr="008F5F0E" w:rsidRDefault="007F635D" w:rsidP="008F5F0E">
      <w:pPr>
        <w:pStyle w:val="ListParagraph"/>
        <w:ind w:left="1080"/>
        <w:jc w:val="both"/>
        <w:rPr>
          <w:rFonts w:ascii="Times New Roman" w:eastAsia="Times New Roman" w:hAnsi="Times New Roman" w:cs="Times New Roman"/>
          <w:kern w:val="0"/>
          <w14:ligatures w14:val="none"/>
        </w:rPr>
      </w:pPr>
      <w:r w:rsidRPr="007F635D">
        <w:rPr>
          <w:rFonts w:ascii="Times New Roman" w:eastAsia="Times New Roman" w:hAnsi="Times New Roman" w:cs="Times New Roman"/>
          <w:kern w:val="0"/>
          <w14:ligatures w14:val="none"/>
        </w:rPr>
        <w:t>Tiny ImageNet is a smaller version of the ImageNet Large Scale Visual Recognition Challenge (ILSVRC). It contains 200 image classes</w:t>
      </w:r>
      <w:r w:rsidR="004C558E">
        <w:rPr>
          <w:rFonts w:ascii="Times New Roman" w:eastAsia="Times New Roman" w:hAnsi="Times New Roman" w:cs="Times New Roman"/>
          <w:kern w:val="0"/>
          <w14:ligatures w14:val="none"/>
        </w:rPr>
        <w:t xml:space="preserve">. </w:t>
      </w:r>
      <w:r w:rsidR="004C558E" w:rsidRPr="004F0720">
        <w:rPr>
          <w:rFonts w:ascii="Times New Roman" w:eastAsia="Times New Roman" w:hAnsi="Times New Roman" w:cs="Times New Roman"/>
          <w:kern w:val="0"/>
          <w14:ligatures w14:val="none"/>
        </w:rPr>
        <w:t>T</w:t>
      </w:r>
      <w:r w:rsidRPr="004F0720">
        <w:rPr>
          <w:rFonts w:ascii="Times New Roman" w:eastAsia="Times New Roman" w:hAnsi="Times New Roman" w:cs="Times New Roman"/>
          <w:kern w:val="0"/>
          <w14:ligatures w14:val="none"/>
        </w:rPr>
        <w:t>he dataset includes</w:t>
      </w:r>
      <w:r w:rsidR="0013047F"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100,000 images for training</w:t>
      </w:r>
      <w:r w:rsidR="0013047F"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10,000 images for validation</w:t>
      </w:r>
      <w:r w:rsidR="0013047F" w:rsidRPr="004F0720">
        <w:rPr>
          <w:rFonts w:ascii="Times New Roman" w:eastAsia="Times New Roman" w:hAnsi="Times New Roman" w:cs="Times New Roman"/>
          <w:kern w:val="0"/>
          <w14:ligatures w14:val="none"/>
        </w:rPr>
        <w:t xml:space="preserve"> and </w:t>
      </w:r>
      <w:r w:rsidRPr="004F0720">
        <w:rPr>
          <w:rFonts w:ascii="Times New Roman" w:eastAsia="Times New Roman" w:hAnsi="Times New Roman" w:cs="Times New Roman"/>
          <w:kern w:val="0"/>
          <w14:ligatures w14:val="none"/>
        </w:rPr>
        <w:t>10,000 images for testing</w:t>
      </w:r>
      <w:r w:rsidR="00344124"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 xml:space="preserve">The dataset </w:t>
      </w:r>
      <w:r w:rsidR="00EC574D" w:rsidRPr="004F0720">
        <w:rPr>
          <w:rFonts w:ascii="Times New Roman" w:eastAsia="Times New Roman" w:hAnsi="Times New Roman" w:cs="Times New Roman"/>
          <w:kern w:val="0"/>
          <w14:ligatures w14:val="none"/>
        </w:rPr>
        <w:t>includes</w:t>
      </w:r>
      <w:r w:rsidR="004F0720">
        <w:rPr>
          <w:rFonts w:ascii="Times New Roman" w:eastAsia="Times New Roman" w:hAnsi="Times New Roman" w:cs="Times New Roman"/>
          <w:kern w:val="0"/>
          <w14:ligatures w14:val="none"/>
        </w:rPr>
        <w:t xml:space="preserve"> i</w:t>
      </w:r>
      <w:r w:rsidRPr="004F0720">
        <w:rPr>
          <w:rFonts w:ascii="Times New Roman" w:eastAsia="Times New Roman" w:hAnsi="Times New Roman" w:cs="Times New Roman"/>
          <w:kern w:val="0"/>
          <w14:ligatures w14:val="none"/>
        </w:rPr>
        <w:t>mages in RGB format, each 64x64 pixels,</w:t>
      </w:r>
      <w:r w:rsidR="00C26513">
        <w:rPr>
          <w:rFonts w:ascii="Times New Roman" w:eastAsia="Times New Roman" w:hAnsi="Times New Roman" w:cs="Times New Roman"/>
          <w:kern w:val="0"/>
          <w14:ligatures w14:val="none"/>
        </w:rPr>
        <w:t xml:space="preserve"> l</w:t>
      </w:r>
      <w:r w:rsidRPr="00C26513">
        <w:rPr>
          <w:rFonts w:ascii="Times New Roman" w:eastAsia="Times New Roman" w:hAnsi="Times New Roman" w:cs="Times New Roman"/>
          <w:kern w:val="0"/>
          <w14:ligatures w14:val="none"/>
        </w:rPr>
        <w:t xml:space="preserve">abels </w:t>
      </w:r>
      <w:r w:rsidR="00B87E68">
        <w:rPr>
          <w:rFonts w:ascii="Times New Roman" w:eastAsia="Times New Roman" w:hAnsi="Times New Roman" w:cs="Times New Roman"/>
          <w:kern w:val="0"/>
          <w14:ligatures w14:val="none"/>
        </w:rPr>
        <w:t xml:space="preserve">meaning </w:t>
      </w:r>
      <w:r w:rsidRPr="00C26513">
        <w:rPr>
          <w:rFonts w:ascii="Times New Roman" w:eastAsia="Times New Roman" w:hAnsi="Times New Roman" w:cs="Times New Roman"/>
          <w:kern w:val="0"/>
          <w14:ligatures w14:val="none"/>
        </w:rPr>
        <w:t>tensors identifying the object class in each image, and</w:t>
      </w:r>
      <w:r w:rsidR="00B87E68">
        <w:rPr>
          <w:rFonts w:ascii="Times New Roman" w:eastAsia="Times New Roman" w:hAnsi="Times New Roman" w:cs="Times New Roman"/>
          <w:kern w:val="0"/>
          <w14:ligatures w14:val="none"/>
        </w:rPr>
        <w:t xml:space="preserve"> b</w:t>
      </w:r>
      <w:r w:rsidRPr="00B87E68">
        <w:rPr>
          <w:rFonts w:ascii="Times New Roman" w:eastAsia="Times New Roman" w:hAnsi="Times New Roman" w:cs="Times New Roman"/>
          <w:kern w:val="0"/>
          <w14:ligatures w14:val="none"/>
        </w:rPr>
        <w:t xml:space="preserve">ounding box annotations for object </w:t>
      </w:r>
      <w:r w:rsidRPr="00B87E68">
        <w:rPr>
          <w:rFonts w:ascii="Times New Roman" w:eastAsia="Times New Roman" w:hAnsi="Times New Roman" w:cs="Times New Roman"/>
          <w:kern w:val="0"/>
          <w14:ligatures w14:val="none"/>
        </w:rPr>
        <w:lastRenderedPageBreak/>
        <w:t>localization tasks, which are represented by tensors indicating the position of the object within the image in the format [</w:t>
      </w:r>
      <w:proofErr w:type="spellStart"/>
      <w:r w:rsidRPr="00B87E68">
        <w:rPr>
          <w:rFonts w:ascii="Times New Roman" w:eastAsia="Times New Roman" w:hAnsi="Times New Roman" w:cs="Times New Roman"/>
          <w:kern w:val="0"/>
          <w14:ligatures w14:val="none"/>
        </w:rPr>
        <w:t>xmin</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ymin</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xmax</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ymax</w:t>
      </w:r>
      <w:proofErr w:type="spellEnd"/>
      <w:r w:rsidRPr="00B87E68">
        <w:rPr>
          <w:rFonts w:ascii="Times New Roman" w:eastAsia="Times New Roman" w:hAnsi="Times New Roman" w:cs="Times New Roman"/>
          <w:kern w:val="0"/>
          <w14:ligatures w14:val="none"/>
        </w:rPr>
        <w:t>].</w:t>
      </w:r>
      <w:r w:rsidR="0031778E">
        <w:rPr>
          <w:rFonts w:ascii="Times New Roman" w:eastAsia="Times New Roman" w:hAnsi="Times New Roman" w:cs="Times New Roman"/>
          <w:kern w:val="0"/>
          <w14:ligatures w14:val="none"/>
        </w:rPr>
        <w:t xml:space="preserve"> </w:t>
      </w:r>
      <w:r w:rsidR="00107FD2" w:rsidRPr="0036039B">
        <w:rPr>
          <w:rFonts w:ascii="Times New Roman" w:eastAsia="Times New Roman" w:hAnsi="Times New Roman" w:cs="Times New Roman"/>
          <w:kern w:val="0"/>
          <w14:ligatures w14:val="none"/>
        </w:rPr>
        <w:t>To create a subset of the Tiny ImageNet dataset, I selected 100 classes from the original 200 classes. I started by using the train subset of the Tiny ImageNet dataset, as it is already labeled and contains enough images to generate a dataset. I randomly selected 100 classes instead of choosing the first 100 classes in sorted order</w:t>
      </w:r>
      <w:r w:rsidR="00B35AC9">
        <w:rPr>
          <w:rFonts w:ascii="Times New Roman" w:eastAsia="Times New Roman" w:hAnsi="Times New Roman" w:cs="Times New Roman"/>
          <w:kern w:val="0"/>
          <w14:ligatures w14:val="none"/>
        </w:rPr>
        <w:t xml:space="preserve"> </w:t>
      </w:r>
      <w:r w:rsidR="00107FD2" w:rsidRPr="0036039B">
        <w:rPr>
          <w:rFonts w:ascii="Times New Roman" w:eastAsia="Times New Roman" w:hAnsi="Times New Roman" w:cs="Times New Roman"/>
          <w:kern w:val="0"/>
          <w14:ligatures w14:val="none"/>
        </w:rPr>
        <w:t>using a fixed random seed to ensure reproducibility.</w:t>
      </w:r>
      <w:r w:rsidR="00B35AC9">
        <w:rPr>
          <w:rFonts w:ascii="Times New Roman" w:eastAsia="Times New Roman" w:hAnsi="Times New Roman" w:cs="Times New Roman"/>
          <w:kern w:val="0"/>
          <w14:ligatures w14:val="none"/>
        </w:rPr>
        <w:t xml:space="preserve"> </w:t>
      </w:r>
      <w:r w:rsidR="00107FD2" w:rsidRPr="00B35AC9">
        <w:rPr>
          <w:rFonts w:ascii="Times New Roman" w:eastAsia="Times New Roman" w:hAnsi="Times New Roman" w:cs="Times New Roman"/>
          <w:kern w:val="0"/>
          <w14:ligatures w14:val="none"/>
        </w:rPr>
        <w:t>For each class, I collected 500 images. I then split the images as follows</w:t>
      </w:r>
      <w:r w:rsidR="00CC11DB">
        <w:rPr>
          <w:rFonts w:ascii="Times New Roman" w:eastAsia="Times New Roman" w:hAnsi="Times New Roman" w:cs="Times New Roman"/>
          <w:kern w:val="0"/>
          <w14:ligatures w14:val="none"/>
        </w:rPr>
        <w:t xml:space="preserve">, </w:t>
      </w:r>
      <w:r w:rsidR="00107FD2" w:rsidRPr="00793E98">
        <w:rPr>
          <w:rFonts w:ascii="Times New Roman" w:eastAsia="Times New Roman" w:hAnsi="Times New Roman" w:cs="Times New Roman"/>
          <w:kern w:val="0"/>
          <w14:ligatures w14:val="none"/>
        </w:rPr>
        <w:t>300 images for the training set,</w:t>
      </w:r>
      <w:r w:rsidR="00CC11DB">
        <w:rPr>
          <w:rFonts w:ascii="Times New Roman" w:eastAsia="Times New Roman" w:hAnsi="Times New Roman" w:cs="Times New Roman"/>
          <w:kern w:val="0"/>
          <w14:ligatures w14:val="none"/>
        </w:rPr>
        <w:t xml:space="preserve"> </w:t>
      </w:r>
      <w:r w:rsidR="00107FD2" w:rsidRPr="00CC11DB">
        <w:rPr>
          <w:rFonts w:ascii="Times New Roman" w:eastAsia="Times New Roman" w:hAnsi="Times New Roman" w:cs="Times New Roman"/>
          <w:kern w:val="0"/>
          <w14:ligatures w14:val="none"/>
        </w:rPr>
        <w:t>100 images for the validation set, and</w:t>
      </w:r>
      <w:r w:rsidR="00CC11DB">
        <w:rPr>
          <w:rFonts w:ascii="Times New Roman" w:eastAsia="Times New Roman" w:hAnsi="Times New Roman" w:cs="Times New Roman"/>
          <w:kern w:val="0"/>
          <w14:ligatures w14:val="none"/>
        </w:rPr>
        <w:t xml:space="preserve"> </w:t>
      </w:r>
      <w:r w:rsidR="00107FD2" w:rsidRPr="00CC11DB">
        <w:rPr>
          <w:rFonts w:ascii="Times New Roman" w:eastAsia="Times New Roman" w:hAnsi="Times New Roman" w:cs="Times New Roman"/>
          <w:kern w:val="0"/>
          <w14:ligatures w14:val="none"/>
        </w:rPr>
        <w:t>100 images for the test set.</w:t>
      </w:r>
      <w:r w:rsidR="008F5F0E">
        <w:rPr>
          <w:rFonts w:ascii="Times New Roman" w:eastAsia="Times New Roman" w:hAnsi="Times New Roman" w:cs="Times New Roman"/>
          <w:kern w:val="0"/>
          <w14:ligatures w14:val="none"/>
        </w:rPr>
        <w:t xml:space="preserve"> As a result, I got a total of </w:t>
      </w:r>
      <w:r w:rsidR="00107FD2" w:rsidRPr="008F5F0E">
        <w:rPr>
          <w:rFonts w:ascii="Times New Roman" w:eastAsia="Times New Roman" w:hAnsi="Times New Roman" w:cs="Times New Roman"/>
          <w:kern w:val="0"/>
          <w14:ligatures w14:val="none"/>
        </w:rPr>
        <w:t>30,000 training images,</w:t>
      </w:r>
      <w:r w:rsidR="008F5F0E">
        <w:rPr>
          <w:rFonts w:ascii="Times New Roman" w:eastAsia="Times New Roman" w:hAnsi="Times New Roman" w:cs="Times New Roman"/>
          <w:kern w:val="0"/>
          <w14:ligatures w14:val="none"/>
        </w:rPr>
        <w:t xml:space="preserve"> </w:t>
      </w:r>
      <w:r w:rsidR="00107FD2" w:rsidRPr="008F5F0E">
        <w:rPr>
          <w:rFonts w:ascii="Times New Roman" w:eastAsia="Times New Roman" w:hAnsi="Times New Roman" w:cs="Times New Roman"/>
          <w:kern w:val="0"/>
          <w14:ligatures w14:val="none"/>
        </w:rPr>
        <w:t>10,000 validation images, and</w:t>
      </w:r>
      <w:r w:rsidR="008F5F0E">
        <w:rPr>
          <w:rFonts w:ascii="Times New Roman" w:eastAsia="Times New Roman" w:hAnsi="Times New Roman" w:cs="Times New Roman"/>
          <w:kern w:val="0"/>
          <w14:ligatures w14:val="none"/>
        </w:rPr>
        <w:t xml:space="preserve"> </w:t>
      </w:r>
      <w:r w:rsidR="00107FD2" w:rsidRPr="008F5F0E">
        <w:rPr>
          <w:rFonts w:ascii="Times New Roman" w:eastAsia="Times New Roman" w:hAnsi="Times New Roman" w:cs="Times New Roman"/>
          <w:kern w:val="0"/>
          <w14:ligatures w14:val="none"/>
        </w:rPr>
        <w:t>10,000 test images.</w:t>
      </w:r>
    </w:p>
    <w:p w14:paraId="583A156A" w14:textId="77777777" w:rsidR="00107FD2" w:rsidRPr="007F635D" w:rsidRDefault="00107FD2" w:rsidP="00107FD2">
      <w:pPr>
        <w:pStyle w:val="ListParagraph"/>
        <w:ind w:left="1800"/>
        <w:rPr>
          <w:rFonts w:ascii="Times New Roman" w:eastAsia="Times New Roman" w:hAnsi="Times New Roman" w:cs="Times New Roman"/>
          <w:kern w:val="0"/>
          <w14:ligatures w14:val="none"/>
        </w:rPr>
      </w:pPr>
    </w:p>
    <w:p w14:paraId="0B631853" w14:textId="77777777" w:rsidR="00A30406" w:rsidRDefault="00A30406" w:rsidP="008F5F0E">
      <w:pPr>
        <w:pStyle w:val="ListParagraph"/>
        <w:ind w:firstLine="360"/>
        <w:rPr>
          <w:rFonts w:ascii="Times New Roman" w:hAnsi="Times New Roman" w:cs="Times New Roman"/>
          <w:b/>
          <w:bCs/>
        </w:rPr>
      </w:pPr>
      <w:r w:rsidRPr="00A30406">
        <w:rPr>
          <w:rFonts w:ascii="Times New Roman" w:hAnsi="Times New Roman" w:cs="Times New Roman"/>
          <w:b/>
          <w:bCs/>
        </w:rPr>
        <w:t>Image Collection and Bounding Box Annotations</w:t>
      </w:r>
    </w:p>
    <w:p w14:paraId="5056B90A" w14:textId="77777777" w:rsidR="008F5F0E" w:rsidRPr="00A30406" w:rsidRDefault="008F5F0E" w:rsidP="008F5F0E">
      <w:pPr>
        <w:pStyle w:val="ListParagraph"/>
        <w:ind w:firstLine="360"/>
        <w:rPr>
          <w:rFonts w:ascii="Times New Roman" w:hAnsi="Times New Roman" w:cs="Times New Roman"/>
          <w:b/>
          <w:bCs/>
        </w:rPr>
      </w:pPr>
    </w:p>
    <w:p w14:paraId="32DC1846" w14:textId="4A92D3A6" w:rsidR="00DA51A6" w:rsidRDefault="00A30406" w:rsidP="007A2A76">
      <w:pPr>
        <w:pStyle w:val="ListParagraph"/>
        <w:ind w:left="1080"/>
        <w:jc w:val="both"/>
        <w:rPr>
          <w:rFonts w:ascii="Times New Roman" w:hAnsi="Times New Roman" w:cs="Times New Roman"/>
        </w:rPr>
      </w:pPr>
      <w:r w:rsidRPr="00A30406">
        <w:rPr>
          <w:rFonts w:ascii="Times New Roman" w:hAnsi="Times New Roman" w:cs="Times New Roman"/>
        </w:rPr>
        <w:t xml:space="preserve">For each selected class, I collected exactly 500 images from the "images" subfolder in the Tiny ImageNet dataset. I also </w:t>
      </w:r>
      <w:r w:rsidR="002B63A2" w:rsidRPr="00A30406">
        <w:rPr>
          <w:rFonts w:ascii="Times New Roman" w:hAnsi="Times New Roman" w:cs="Times New Roman"/>
        </w:rPr>
        <w:t>considered</w:t>
      </w:r>
      <w:r w:rsidRPr="00A30406">
        <w:rPr>
          <w:rFonts w:ascii="Times New Roman" w:hAnsi="Times New Roman" w:cs="Times New Roman"/>
        </w:rPr>
        <w:t xml:space="preserve"> the bounding box annotations provided in the dataset</w:t>
      </w:r>
      <w:r w:rsidR="00AB3F71">
        <w:rPr>
          <w:rFonts w:ascii="Times New Roman" w:hAnsi="Times New Roman" w:cs="Times New Roman"/>
        </w:rPr>
        <w:t>,</w:t>
      </w:r>
      <w:r w:rsidR="00D71F12">
        <w:rPr>
          <w:rFonts w:ascii="Times New Roman" w:hAnsi="Times New Roman" w:cs="Times New Roman"/>
        </w:rPr>
        <w:t xml:space="preserve"> e</w:t>
      </w:r>
      <w:r w:rsidRPr="000D4646">
        <w:rPr>
          <w:rFonts w:ascii="Times New Roman" w:hAnsi="Times New Roman" w:cs="Times New Roman"/>
        </w:rPr>
        <w:t>ach class has a corresponding file, named &lt;</w:t>
      </w:r>
      <w:proofErr w:type="spellStart"/>
      <w:r w:rsidRPr="000D4646">
        <w:rPr>
          <w:rFonts w:ascii="Times New Roman" w:hAnsi="Times New Roman" w:cs="Times New Roman"/>
        </w:rPr>
        <w:t>wnid</w:t>
      </w:r>
      <w:proofErr w:type="spellEnd"/>
      <w:r w:rsidRPr="000D4646">
        <w:rPr>
          <w:rFonts w:ascii="Times New Roman" w:hAnsi="Times New Roman" w:cs="Times New Roman"/>
        </w:rPr>
        <w:t>&gt;_boxes.txt, which contains bounding box information for some images. The WordNet ID (</w:t>
      </w:r>
      <w:proofErr w:type="spellStart"/>
      <w:r w:rsidRPr="000D4646">
        <w:rPr>
          <w:rFonts w:ascii="Times New Roman" w:hAnsi="Times New Roman" w:cs="Times New Roman"/>
        </w:rPr>
        <w:t>wnid</w:t>
      </w:r>
      <w:proofErr w:type="spellEnd"/>
      <w:r w:rsidRPr="000D4646">
        <w:rPr>
          <w:rFonts w:ascii="Times New Roman" w:hAnsi="Times New Roman" w:cs="Times New Roman"/>
        </w:rPr>
        <w:t>) represents the class, and the bounding boxes are provided in the format [</w:t>
      </w:r>
      <w:proofErr w:type="spellStart"/>
      <w:r w:rsidRPr="000D4646">
        <w:rPr>
          <w:rFonts w:ascii="Times New Roman" w:hAnsi="Times New Roman" w:cs="Times New Roman"/>
        </w:rPr>
        <w:t>xmin</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ymin</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xmax</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ymax</w:t>
      </w:r>
      <w:proofErr w:type="spellEnd"/>
      <w:r w:rsidRPr="000D4646">
        <w:rPr>
          <w:rFonts w:ascii="Times New Roman" w:hAnsi="Times New Roman" w:cs="Times New Roman"/>
        </w:rPr>
        <w:t>] for each object in the image.</w:t>
      </w:r>
      <w:r w:rsidR="00A27AEB">
        <w:rPr>
          <w:rFonts w:ascii="Times New Roman" w:hAnsi="Times New Roman" w:cs="Times New Roman"/>
        </w:rPr>
        <w:t xml:space="preserve"> </w:t>
      </w:r>
      <w:r w:rsidR="00F34AC7">
        <w:rPr>
          <w:rFonts w:ascii="Times New Roman" w:hAnsi="Times New Roman" w:cs="Times New Roman"/>
        </w:rPr>
        <w:t xml:space="preserve">While collecting the images </w:t>
      </w:r>
      <w:r w:rsidR="00755576">
        <w:rPr>
          <w:rFonts w:ascii="Times New Roman" w:hAnsi="Times New Roman" w:cs="Times New Roman"/>
        </w:rPr>
        <w:t xml:space="preserve">from each class folder, </w:t>
      </w:r>
      <w:r w:rsidRPr="00A27AEB">
        <w:rPr>
          <w:rFonts w:ascii="Times New Roman" w:hAnsi="Times New Roman" w:cs="Times New Roman"/>
        </w:rPr>
        <w:t xml:space="preserve">I filtered the images to include only valid formats, such as </w:t>
      </w:r>
      <w:r w:rsidRPr="00EC574D">
        <w:rPr>
          <w:rFonts w:ascii="Times New Roman" w:hAnsi="Times New Roman" w:cs="Times New Roman"/>
          <w:i/>
          <w:iCs/>
        </w:rPr>
        <w:t>.jpg, .jpeg, and .</w:t>
      </w:r>
      <w:proofErr w:type="spellStart"/>
      <w:r w:rsidRPr="00EC574D">
        <w:rPr>
          <w:rFonts w:ascii="Times New Roman" w:hAnsi="Times New Roman" w:cs="Times New Roman"/>
          <w:i/>
          <w:iCs/>
        </w:rPr>
        <w:t>png</w:t>
      </w:r>
      <w:proofErr w:type="spellEnd"/>
      <w:r w:rsidRPr="00EC574D">
        <w:rPr>
          <w:rFonts w:ascii="Times New Roman" w:hAnsi="Times New Roman" w:cs="Times New Roman"/>
          <w:i/>
          <w:iCs/>
        </w:rPr>
        <w:t>.</w:t>
      </w:r>
      <w:r w:rsidR="00D86AB6" w:rsidRPr="00EC574D">
        <w:rPr>
          <w:rFonts w:ascii="Times New Roman" w:hAnsi="Times New Roman" w:cs="Times New Roman"/>
          <w:i/>
          <w:iCs/>
        </w:rPr>
        <w:t xml:space="preserve"> </w:t>
      </w:r>
      <w:r w:rsidR="0009454F">
        <w:rPr>
          <w:rFonts w:ascii="Times New Roman" w:hAnsi="Times New Roman" w:cs="Times New Roman"/>
        </w:rPr>
        <w:t>I</w:t>
      </w:r>
      <w:r w:rsidRPr="00D86AB6">
        <w:rPr>
          <w:rFonts w:ascii="Times New Roman" w:hAnsi="Times New Roman" w:cs="Times New Roman"/>
        </w:rPr>
        <w:t xml:space="preserve">mages in Tiny ImageNet have bounding boxes. </w:t>
      </w:r>
    </w:p>
    <w:p w14:paraId="3D7E05B7" w14:textId="77777777" w:rsidR="00DA51A6" w:rsidRDefault="00DA51A6" w:rsidP="00DA51A6">
      <w:pPr>
        <w:pStyle w:val="ListParagraph"/>
        <w:ind w:left="1080"/>
        <w:rPr>
          <w:rFonts w:ascii="Times New Roman" w:hAnsi="Times New Roman" w:cs="Times New Roman"/>
        </w:rPr>
      </w:pPr>
    </w:p>
    <w:p w14:paraId="5D6512D5" w14:textId="77777777" w:rsidR="0077431C" w:rsidRDefault="00325A1B" w:rsidP="0077431C">
      <w:pPr>
        <w:pStyle w:val="ListParagraph"/>
        <w:ind w:left="1080"/>
        <w:rPr>
          <w:rFonts w:ascii="Times New Roman" w:hAnsi="Times New Roman" w:cs="Times New Roman"/>
          <w:b/>
          <w:bCs/>
        </w:rPr>
      </w:pPr>
      <w:r w:rsidRPr="00DA51A6">
        <w:rPr>
          <w:rFonts w:ascii="Times New Roman" w:hAnsi="Times New Roman" w:cs="Times New Roman"/>
          <w:b/>
          <w:bCs/>
        </w:rPr>
        <w:t>Dataset Splitting</w:t>
      </w:r>
    </w:p>
    <w:p w14:paraId="1DB8081C" w14:textId="50D38368" w:rsidR="00DD1B54" w:rsidRDefault="006F137D" w:rsidP="0077431C">
      <w:pPr>
        <w:pStyle w:val="ListParagraph"/>
        <w:ind w:left="1080"/>
        <w:rPr>
          <w:rFonts w:ascii="Times New Roman" w:hAnsi="Times New Roman" w:cs="Times New Roman"/>
        </w:rPr>
      </w:pPr>
      <w:r>
        <w:rPr>
          <w:rFonts w:ascii="Times New Roman" w:hAnsi="Times New Roman" w:cs="Times New Roman"/>
        </w:rPr>
        <w:t>I have split the dataset i</w:t>
      </w:r>
      <w:r w:rsidR="00D356F0">
        <w:rPr>
          <w:rFonts w:ascii="Times New Roman" w:hAnsi="Times New Roman" w:cs="Times New Roman"/>
        </w:rPr>
        <w:t>nto three parts</w:t>
      </w:r>
      <w:r w:rsidR="00144BD9">
        <w:rPr>
          <w:rFonts w:ascii="Times New Roman" w:hAnsi="Times New Roman" w:cs="Times New Roman"/>
        </w:rPr>
        <w:t xml:space="preserve">, </w:t>
      </w:r>
      <w:r w:rsidR="00325A1B" w:rsidRPr="00144BD9">
        <w:rPr>
          <w:rFonts w:ascii="Times New Roman" w:hAnsi="Times New Roman" w:cs="Times New Roman"/>
        </w:rPr>
        <w:t>300 images for training,</w:t>
      </w:r>
      <w:r w:rsidR="00144BD9">
        <w:rPr>
          <w:rFonts w:ascii="Times New Roman" w:hAnsi="Times New Roman" w:cs="Times New Roman"/>
        </w:rPr>
        <w:t xml:space="preserve"> </w:t>
      </w:r>
      <w:r w:rsidR="00325A1B" w:rsidRPr="00144BD9">
        <w:rPr>
          <w:rFonts w:ascii="Times New Roman" w:hAnsi="Times New Roman" w:cs="Times New Roman"/>
        </w:rPr>
        <w:t>100 images for validation, and</w:t>
      </w:r>
      <w:r w:rsidR="00144BD9">
        <w:rPr>
          <w:rFonts w:ascii="Times New Roman" w:hAnsi="Times New Roman" w:cs="Times New Roman"/>
        </w:rPr>
        <w:t xml:space="preserve"> </w:t>
      </w:r>
      <w:r w:rsidR="00325A1B" w:rsidRPr="00144BD9">
        <w:rPr>
          <w:rFonts w:ascii="Times New Roman" w:hAnsi="Times New Roman" w:cs="Times New Roman"/>
        </w:rPr>
        <w:t>100 images for testing.</w:t>
      </w:r>
      <w:r w:rsidR="00E45ECA">
        <w:rPr>
          <w:rFonts w:ascii="Times New Roman" w:hAnsi="Times New Roman" w:cs="Times New Roman"/>
        </w:rPr>
        <w:t xml:space="preserve"> </w:t>
      </w:r>
      <w:r w:rsidR="00325A1B" w:rsidRPr="00E45ECA">
        <w:rPr>
          <w:rFonts w:ascii="Times New Roman" w:hAnsi="Times New Roman" w:cs="Times New Roman"/>
        </w:rPr>
        <w:t>I split the images randomly using a fixed seed to ensure reproducibility.</w:t>
      </w:r>
    </w:p>
    <w:p w14:paraId="02808EE5" w14:textId="77777777" w:rsidR="0077431C" w:rsidRPr="0077431C" w:rsidRDefault="0077431C" w:rsidP="0077431C">
      <w:pPr>
        <w:pStyle w:val="ListParagraph"/>
        <w:ind w:left="1080"/>
        <w:rPr>
          <w:rFonts w:ascii="Times New Roman" w:hAnsi="Times New Roman" w:cs="Times New Roman"/>
          <w:b/>
          <w:bCs/>
        </w:rPr>
      </w:pPr>
    </w:p>
    <w:p w14:paraId="34A2E404" w14:textId="5DF95B0F" w:rsidR="00F21563" w:rsidRPr="0077431C" w:rsidRDefault="00325A1B" w:rsidP="0077431C">
      <w:pPr>
        <w:pStyle w:val="ListParagraph"/>
        <w:ind w:firstLine="360"/>
        <w:rPr>
          <w:rFonts w:ascii="Times New Roman" w:hAnsi="Times New Roman" w:cs="Times New Roman"/>
          <w:b/>
          <w:bCs/>
        </w:rPr>
      </w:pPr>
      <w:r w:rsidRPr="00325A1B">
        <w:rPr>
          <w:rFonts w:ascii="Times New Roman" w:hAnsi="Times New Roman" w:cs="Times New Roman"/>
          <w:b/>
          <w:bCs/>
        </w:rPr>
        <w:t>Data Preparation</w:t>
      </w:r>
    </w:p>
    <w:p w14:paraId="1F3CFC87" w14:textId="62C25C6B" w:rsidR="00325A1B" w:rsidRPr="00325A1B" w:rsidRDefault="00325A1B" w:rsidP="00EE596B">
      <w:pPr>
        <w:pStyle w:val="ListParagraph"/>
        <w:ind w:left="1080"/>
        <w:jc w:val="both"/>
        <w:rPr>
          <w:rFonts w:ascii="Times New Roman" w:hAnsi="Times New Roman" w:cs="Times New Roman"/>
        </w:rPr>
      </w:pPr>
      <w:r w:rsidRPr="00325A1B">
        <w:rPr>
          <w:rFonts w:ascii="Times New Roman" w:hAnsi="Times New Roman" w:cs="Times New Roman"/>
        </w:rPr>
        <w:t xml:space="preserve">To prepare the data for my model, I followed the preprocessing steps described in Section 2 of the </w:t>
      </w:r>
      <w:proofErr w:type="spellStart"/>
      <w:r w:rsidRPr="00325A1B">
        <w:rPr>
          <w:rFonts w:ascii="Times New Roman" w:hAnsi="Times New Roman" w:cs="Times New Roman"/>
        </w:rPr>
        <w:t>AlexNet</w:t>
      </w:r>
      <w:proofErr w:type="spellEnd"/>
      <w:r w:rsidRPr="00325A1B">
        <w:rPr>
          <w:rFonts w:ascii="Times New Roman" w:hAnsi="Times New Roman" w:cs="Times New Roman"/>
        </w:rPr>
        <w:t xml:space="preserve"> paper [2].</w:t>
      </w:r>
      <w:r w:rsidR="008B2F82">
        <w:rPr>
          <w:rFonts w:ascii="Times New Roman" w:hAnsi="Times New Roman" w:cs="Times New Roman"/>
        </w:rPr>
        <w:t xml:space="preserve"> I have performed two main steps </w:t>
      </w:r>
      <w:r w:rsidR="00C340F3">
        <w:rPr>
          <w:rFonts w:ascii="Times New Roman" w:hAnsi="Times New Roman" w:cs="Times New Roman"/>
        </w:rPr>
        <w:t>resizing,</w:t>
      </w:r>
      <w:r w:rsidR="008B2F82">
        <w:rPr>
          <w:rFonts w:ascii="Times New Roman" w:hAnsi="Times New Roman" w:cs="Times New Roman"/>
        </w:rPr>
        <w:t xml:space="preserve"> cropping and normalization. </w:t>
      </w:r>
    </w:p>
    <w:p w14:paraId="01B09499" w14:textId="77777777" w:rsidR="00325A1B" w:rsidRPr="00325A1B" w:rsidRDefault="00325A1B" w:rsidP="00EE596B">
      <w:pPr>
        <w:pStyle w:val="ListParagraph"/>
        <w:numPr>
          <w:ilvl w:val="0"/>
          <w:numId w:val="18"/>
        </w:numPr>
        <w:jc w:val="both"/>
        <w:rPr>
          <w:rFonts w:ascii="Times New Roman" w:hAnsi="Times New Roman" w:cs="Times New Roman"/>
        </w:rPr>
      </w:pPr>
      <w:r w:rsidRPr="00325A1B">
        <w:rPr>
          <w:rFonts w:ascii="Times New Roman" w:hAnsi="Times New Roman" w:cs="Times New Roman"/>
        </w:rPr>
        <w:t>Resizing and Cropping:</w:t>
      </w:r>
    </w:p>
    <w:p w14:paraId="6E4164FB" w14:textId="265929D7"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resized the images so that the shorter side </w:t>
      </w:r>
      <w:r w:rsidR="004B53D9">
        <w:rPr>
          <w:rFonts w:ascii="Times New Roman" w:hAnsi="Times New Roman" w:cs="Times New Roman"/>
        </w:rPr>
        <w:t>became</w:t>
      </w:r>
      <w:r w:rsidRPr="00325A1B">
        <w:rPr>
          <w:rFonts w:ascii="Times New Roman" w:hAnsi="Times New Roman" w:cs="Times New Roman"/>
        </w:rPr>
        <w:t xml:space="preserve"> 256 pixels</w:t>
      </w:r>
      <w:r w:rsidR="00020898">
        <w:rPr>
          <w:rFonts w:ascii="Times New Roman" w:hAnsi="Times New Roman" w:cs="Times New Roman"/>
        </w:rPr>
        <w:t xml:space="preserve"> to </w:t>
      </w:r>
      <w:r w:rsidR="004E17E5">
        <w:rPr>
          <w:rFonts w:ascii="Times New Roman" w:hAnsi="Times New Roman" w:cs="Times New Roman"/>
        </w:rPr>
        <w:t>ensure that</w:t>
      </w:r>
      <w:r w:rsidR="00020898">
        <w:rPr>
          <w:rFonts w:ascii="Times New Roman" w:hAnsi="Times New Roman" w:cs="Times New Roman"/>
        </w:rPr>
        <w:t xml:space="preserve"> all images have similar scale and size</w:t>
      </w:r>
      <w:r w:rsidR="008D476B">
        <w:rPr>
          <w:rFonts w:ascii="Times New Roman" w:hAnsi="Times New Roman" w:cs="Times New Roman"/>
        </w:rPr>
        <w:t>.</w:t>
      </w:r>
    </w:p>
    <w:p w14:paraId="5DCBE240" w14:textId="757A29A3"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w:t>
      </w:r>
      <w:r w:rsidR="00C340F3" w:rsidRPr="00325A1B">
        <w:rPr>
          <w:rFonts w:ascii="Times New Roman" w:hAnsi="Times New Roman" w:cs="Times New Roman"/>
        </w:rPr>
        <w:t xml:space="preserve">applied </w:t>
      </w:r>
      <w:r w:rsidRPr="00325A1B">
        <w:rPr>
          <w:rFonts w:ascii="Times New Roman" w:hAnsi="Times New Roman" w:cs="Times New Roman"/>
        </w:rPr>
        <w:t xml:space="preserve">center cropping </w:t>
      </w:r>
      <w:r w:rsidR="00B538F6">
        <w:rPr>
          <w:rFonts w:ascii="Times New Roman" w:hAnsi="Times New Roman" w:cs="Times New Roman"/>
        </w:rPr>
        <w:t>to be certain</w:t>
      </w:r>
      <w:r w:rsidRPr="00325A1B">
        <w:rPr>
          <w:rFonts w:ascii="Times New Roman" w:hAnsi="Times New Roman" w:cs="Times New Roman"/>
        </w:rPr>
        <w:t xml:space="preserve"> the final image size </w:t>
      </w:r>
      <w:r w:rsidR="004D405B">
        <w:rPr>
          <w:rFonts w:ascii="Times New Roman" w:hAnsi="Times New Roman" w:cs="Times New Roman"/>
        </w:rPr>
        <w:t>is</w:t>
      </w:r>
      <w:r w:rsidRPr="00325A1B">
        <w:rPr>
          <w:rFonts w:ascii="Times New Roman" w:hAnsi="Times New Roman" w:cs="Times New Roman"/>
        </w:rPr>
        <w:t xml:space="preserve"> 224x224 pixels</w:t>
      </w:r>
      <w:r w:rsidR="002E3E24">
        <w:rPr>
          <w:rFonts w:ascii="Times New Roman" w:hAnsi="Times New Roman" w:cs="Times New Roman"/>
        </w:rPr>
        <w:t xml:space="preserve"> which </w:t>
      </w:r>
      <w:r w:rsidR="005A2427">
        <w:rPr>
          <w:rFonts w:ascii="Times New Roman" w:hAnsi="Times New Roman" w:cs="Times New Roman"/>
        </w:rPr>
        <w:t xml:space="preserve">matches the input size required by </w:t>
      </w:r>
      <w:proofErr w:type="spellStart"/>
      <w:r w:rsidR="005A2427">
        <w:rPr>
          <w:rFonts w:ascii="Times New Roman" w:hAnsi="Times New Roman" w:cs="Times New Roman"/>
        </w:rPr>
        <w:t>AlexNet</w:t>
      </w:r>
      <w:proofErr w:type="spellEnd"/>
      <w:r w:rsidR="005A2427">
        <w:rPr>
          <w:rFonts w:ascii="Times New Roman" w:hAnsi="Times New Roman" w:cs="Times New Roman"/>
        </w:rPr>
        <w:t xml:space="preserve">. </w:t>
      </w:r>
    </w:p>
    <w:p w14:paraId="71B3A5C3" w14:textId="77777777" w:rsidR="00325A1B" w:rsidRPr="00325A1B" w:rsidRDefault="00325A1B" w:rsidP="00EE596B">
      <w:pPr>
        <w:pStyle w:val="ListParagraph"/>
        <w:numPr>
          <w:ilvl w:val="0"/>
          <w:numId w:val="18"/>
        </w:numPr>
        <w:jc w:val="both"/>
        <w:rPr>
          <w:rFonts w:ascii="Times New Roman" w:hAnsi="Times New Roman" w:cs="Times New Roman"/>
        </w:rPr>
      </w:pPr>
      <w:r w:rsidRPr="00325A1B">
        <w:rPr>
          <w:rFonts w:ascii="Times New Roman" w:hAnsi="Times New Roman" w:cs="Times New Roman"/>
        </w:rPr>
        <w:t>Normalization:</w:t>
      </w:r>
    </w:p>
    <w:p w14:paraId="13EB14FE" w14:textId="5DD4F932"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calculated the mean and standard deviation for each of the RGB channels (Red, Green, Blue) across all the training images. </w:t>
      </w:r>
      <w:r w:rsidR="00925347">
        <w:rPr>
          <w:rFonts w:ascii="Times New Roman" w:hAnsi="Times New Roman" w:cs="Times New Roman"/>
        </w:rPr>
        <w:t xml:space="preserve">Then, I saved those </w:t>
      </w:r>
      <w:r w:rsidRPr="00325A1B">
        <w:rPr>
          <w:rFonts w:ascii="Times New Roman" w:hAnsi="Times New Roman" w:cs="Times New Roman"/>
        </w:rPr>
        <w:t xml:space="preserve">statistics in a </w:t>
      </w:r>
      <w:r w:rsidR="00925347">
        <w:rPr>
          <w:rFonts w:ascii="Times New Roman" w:hAnsi="Times New Roman" w:cs="Times New Roman"/>
        </w:rPr>
        <w:t xml:space="preserve">file named </w:t>
      </w:r>
      <w:proofErr w:type="spellStart"/>
      <w:r w:rsidRPr="00325A1B">
        <w:rPr>
          <w:rFonts w:ascii="Times New Roman" w:hAnsi="Times New Roman" w:cs="Times New Roman"/>
        </w:rPr>
        <w:t>dataset_</w:t>
      </w:r>
      <w:proofErr w:type="gramStart"/>
      <w:r w:rsidRPr="00325A1B">
        <w:rPr>
          <w:rFonts w:ascii="Times New Roman" w:hAnsi="Times New Roman" w:cs="Times New Roman"/>
        </w:rPr>
        <w:t>stats.json</w:t>
      </w:r>
      <w:proofErr w:type="spellEnd"/>
      <w:proofErr w:type="gramEnd"/>
      <w:r w:rsidRPr="00325A1B">
        <w:rPr>
          <w:rFonts w:ascii="Times New Roman" w:hAnsi="Times New Roman" w:cs="Times New Roman"/>
        </w:rPr>
        <w:t>.</w:t>
      </w:r>
    </w:p>
    <w:p w14:paraId="3C90FE29" w14:textId="68CA03A9" w:rsidR="00325A1B" w:rsidRPr="00202404" w:rsidRDefault="00202404" w:rsidP="00202404">
      <w:pPr>
        <w:pStyle w:val="ListParagraph"/>
        <w:numPr>
          <w:ilvl w:val="1"/>
          <w:numId w:val="18"/>
        </w:numPr>
        <w:jc w:val="both"/>
        <w:rPr>
          <w:rFonts w:ascii="Times New Roman" w:hAnsi="Times New Roman" w:cs="Times New Roman"/>
        </w:rPr>
      </w:pPr>
      <w:r>
        <w:rPr>
          <w:rFonts w:ascii="Times New Roman" w:hAnsi="Times New Roman" w:cs="Times New Roman"/>
        </w:rPr>
        <w:lastRenderedPageBreak/>
        <w:t xml:space="preserve">I will use the values </w:t>
      </w:r>
      <w:r>
        <w:rPr>
          <w:rFonts w:ascii="Times New Roman" w:hAnsi="Times New Roman" w:cs="Times New Roman"/>
        </w:rPr>
        <w:t xml:space="preserve">inside </w:t>
      </w:r>
      <w:proofErr w:type="spellStart"/>
      <w:r w:rsidRPr="00325A1B">
        <w:rPr>
          <w:rFonts w:ascii="Times New Roman" w:hAnsi="Times New Roman" w:cs="Times New Roman"/>
        </w:rPr>
        <w:t>dataset_stats.json</w:t>
      </w:r>
      <w:proofErr w:type="spellEnd"/>
      <w:r w:rsidRPr="00325A1B">
        <w:rPr>
          <w:rFonts w:ascii="Times New Roman" w:hAnsi="Times New Roman" w:cs="Times New Roman"/>
        </w:rPr>
        <w:t xml:space="preserve"> file</w:t>
      </w:r>
      <w:r>
        <w:rPr>
          <w:rFonts w:ascii="Times New Roman" w:hAnsi="Times New Roman" w:cs="Times New Roman"/>
        </w:rPr>
        <w:t xml:space="preserve"> </w:t>
      </w:r>
      <w:r w:rsidR="00325A1B" w:rsidRPr="00202404">
        <w:rPr>
          <w:rFonts w:ascii="Times New Roman" w:hAnsi="Times New Roman" w:cs="Times New Roman"/>
        </w:rPr>
        <w:t xml:space="preserve">to normalize the images so that each channel has a zero </w:t>
      </w:r>
      <w:proofErr w:type="gramStart"/>
      <w:r w:rsidR="00325A1B" w:rsidRPr="00202404">
        <w:rPr>
          <w:rFonts w:ascii="Times New Roman" w:hAnsi="Times New Roman" w:cs="Times New Roman"/>
        </w:rPr>
        <w:t>mean</w:t>
      </w:r>
      <w:proofErr w:type="gramEnd"/>
      <w:r w:rsidR="00325A1B" w:rsidRPr="00202404">
        <w:rPr>
          <w:rFonts w:ascii="Times New Roman" w:hAnsi="Times New Roman" w:cs="Times New Roman"/>
        </w:rPr>
        <w:t xml:space="preserve"> and unit variance.</w:t>
      </w:r>
    </w:p>
    <w:p w14:paraId="60B440A0" w14:textId="77777777" w:rsidR="00EE1E06" w:rsidRPr="00325A1B" w:rsidRDefault="00EE1E06" w:rsidP="00EE1E06">
      <w:pPr>
        <w:pStyle w:val="ListParagraph"/>
        <w:ind w:left="2520"/>
        <w:rPr>
          <w:rFonts w:ascii="Times New Roman" w:hAnsi="Times New Roman" w:cs="Times New Roman"/>
        </w:rPr>
      </w:pPr>
    </w:p>
    <w:p w14:paraId="0CE60786" w14:textId="65CB1E98" w:rsidR="00287AF7" w:rsidRPr="0077431C" w:rsidRDefault="00EE1E06" w:rsidP="0077431C">
      <w:pPr>
        <w:pStyle w:val="ListParagraph"/>
        <w:ind w:firstLine="720"/>
        <w:rPr>
          <w:rFonts w:ascii="Times New Roman" w:hAnsi="Times New Roman" w:cs="Times New Roman"/>
          <w:b/>
          <w:bCs/>
        </w:rPr>
      </w:pPr>
      <w:r w:rsidRPr="00EE1E06">
        <w:rPr>
          <w:rFonts w:ascii="Times New Roman" w:hAnsi="Times New Roman" w:cs="Times New Roman"/>
          <w:b/>
          <w:bCs/>
        </w:rPr>
        <w:t>WordNet IDs and Class Mapping</w:t>
      </w:r>
    </w:p>
    <w:p w14:paraId="7C1F6C1D" w14:textId="787E567F" w:rsidR="00614558" w:rsidRPr="00614558" w:rsidRDefault="00EE1E06" w:rsidP="00614558">
      <w:pPr>
        <w:pStyle w:val="ListParagraph"/>
        <w:ind w:left="1440"/>
        <w:jc w:val="both"/>
        <w:rPr>
          <w:rFonts w:ascii="Times New Roman" w:hAnsi="Times New Roman" w:cs="Times New Roman"/>
        </w:rPr>
      </w:pPr>
      <w:r w:rsidRPr="00EE1E06">
        <w:rPr>
          <w:rFonts w:ascii="Times New Roman" w:hAnsi="Times New Roman" w:cs="Times New Roman"/>
        </w:rPr>
        <w:t>Each image in the Tiny ImageNet dataset belongs to a specific class identified by a WordNet ID (</w:t>
      </w:r>
      <w:proofErr w:type="spellStart"/>
      <w:r w:rsidRPr="00EE1E06">
        <w:rPr>
          <w:rFonts w:ascii="Times New Roman" w:hAnsi="Times New Roman" w:cs="Times New Roman"/>
        </w:rPr>
        <w:t>wnid</w:t>
      </w:r>
      <w:proofErr w:type="spellEnd"/>
      <w:r w:rsidRPr="00EE1E06">
        <w:rPr>
          <w:rFonts w:ascii="Times New Roman" w:hAnsi="Times New Roman" w:cs="Times New Roman"/>
        </w:rPr>
        <w:t>). For instance, the WordNet ID "n01443537" corresponds to the goldfish class.</w:t>
      </w:r>
      <w:r w:rsidR="00FF5A83">
        <w:rPr>
          <w:rFonts w:ascii="Times New Roman" w:hAnsi="Times New Roman" w:cs="Times New Roman"/>
        </w:rPr>
        <w:t xml:space="preserve"> </w:t>
      </w:r>
      <w:r w:rsidRPr="00FF5A83">
        <w:rPr>
          <w:rFonts w:ascii="Times New Roman" w:hAnsi="Times New Roman" w:cs="Times New Roman"/>
        </w:rPr>
        <w:t>The dataset also provides a file called words.txt, which maps each WordNet ID to a readable class name. For example</w:t>
      </w:r>
      <w:r w:rsidR="005620A3">
        <w:rPr>
          <w:rFonts w:ascii="Times New Roman" w:hAnsi="Times New Roman" w:cs="Times New Roman"/>
        </w:rPr>
        <w:t xml:space="preserve">, </w:t>
      </w:r>
      <w:r w:rsidRPr="005620A3">
        <w:rPr>
          <w:rFonts w:ascii="Times New Roman" w:hAnsi="Times New Roman" w:cs="Times New Roman"/>
        </w:rPr>
        <w:t>n01443537 represents "goldfish",</w:t>
      </w:r>
      <w:r w:rsidR="001816DC">
        <w:rPr>
          <w:rFonts w:ascii="Times New Roman" w:hAnsi="Times New Roman" w:cs="Times New Roman"/>
        </w:rPr>
        <w:t xml:space="preserve"> </w:t>
      </w:r>
      <w:r w:rsidRPr="001816DC">
        <w:rPr>
          <w:rFonts w:ascii="Times New Roman" w:hAnsi="Times New Roman" w:cs="Times New Roman"/>
        </w:rPr>
        <w:t>n01629819 represents "king snake".</w:t>
      </w:r>
      <w:r w:rsidR="00471F90">
        <w:rPr>
          <w:rFonts w:ascii="Times New Roman" w:hAnsi="Times New Roman" w:cs="Times New Roman"/>
        </w:rPr>
        <w:t xml:space="preserve"> </w:t>
      </w:r>
      <w:r w:rsidRPr="00471F90">
        <w:rPr>
          <w:rFonts w:ascii="Times New Roman" w:hAnsi="Times New Roman" w:cs="Times New Roman"/>
        </w:rPr>
        <w:t xml:space="preserve">Additionally, I created JSON label files that map each WordNet ID </w:t>
      </w:r>
      <w:r w:rsidR="00F2416B">
        <w:rPr>
          <w:rFonts w:ascii="Times New Roman" w:hAnsi="Times New Roman" w:cs="Times New Roman"/>
        </w:rPr>
        <w:t xml:space="preserve">for example </w:t>
      </w:r>
      <w:r w:rsidRPr="00471F90">
        <w:rPr>
          <w:rFonts w:ascii="Times New Roman" w:hAnsi="Times New Roman" w:cs="Times New Roman"/>
        </w:rPr>
        <w:t>"n01443537" to a numerical class ID such as 0, so the model can easily use numerical labels during training. This mapping allows the model to work with numeric class IDs instead of WordNet IDs during training.</w:t>
      </w:r>
      <w:r w:rsidR="00614558">
        <w:rPr>
          <w:rFonts w:ascii="Times New Roman" w:hAnsi="Times New Roman" w:cs="Times New Roman"/>
        </w:rPr>
        <w:t xml:space="preserve"> </w:t>
      </w:r>
      <w:r w:rsidR="00D945A6">
        <w:rPr>
          <w:rFonts w:ascii="Times New Roman" w:hAnsi="Times New Roman" w:cs="Times New Roman"/>
        </w:rPr>
        <w:t xml:space="preserve">The </w:t>
      </w:r>
      <w:r w:rsidR="00614558">
        <w:rPr>
          <w:rFonts w:ascii="Times New Roman" w:hAnsi="Times New Roman" w:cs="Times New Roman"/>
        </w:rPr>
        <w:t xml:space="preserve">file </w:t>
      </w:r>
      <w:r w:rsidR="00614558" w:rsidRPr="00D945A6">
        <w:rPr>
          <w:rFonts w:ascii="Times New Roman" w:hAnsi="Times New Roman" w:cs="Times New Roman"/>
        </w:rPr>
        <w:t>classes.txt contains</w:t>
      </w:r>
      <w:r w:rsidR="00614558" w:rsidRPr="00614558">
        <w:rPr>
          <w:rFonts w:ascii="Times New Roman" w:hAnsi="Times New Roman" w:cs="Times New Roman"/>
        </w:rPr>
        <w:t xml:space="preserve"> a list of class </w:t>
      </w:r>
      <w:r w:rsidR="00CC4F9D" w:rsidRPr="00614558">
        <w:rPr>
          <w:rFonts w:ascii="Times New Roman" w:hAnsi="Times New Roman" w:cs="Times New Roman"/>
        </w:rPr>
        <w:t>identifiers</w:t>
      </w:r>
      <w:r w:rsidR="00D945A6">
        <w:rPr>
          <w:rFonts w:ascii="Times New Roman" w:hAnsi="Times New Roman" w:cs="Times New Roman"/>
        </w:rPr>
        <w:t xml:space="preserve"> </w:t>
      </w:r>
      <w:r w:rsidR="00614558" w:rsidRPr="00614558">
        <w:rPr>
          <w:rFonts w:ascii="Times New Roman" w:hAnsi="Times New Roman" w:cs="Times New Roman"/>
        </w:rPr>
        <w:t>each</w:t>
      </w:r>
      <w:r w:rsidR="00CC4F9D">
        <w:rPr>
          <w:rFonts w:ascii="Times New Roman" w:hAnsi="Times New Roman" w:cs="Times New Roman"/>
        </w:rPr>
        <w:t xml:space="preserve"> </w:t>
      </w:r>
      <w:r w:rsidR="00614558" w:rsidRPr="00614558">
        <w:rPr>
          <w:rFonts w:ascii="Times New Roman" w:hAnsi="Times New Roman" w:cs="Times New Roman"/>
        </w:rPr>
        <w:t>entry corresponds to a unique class in the Tiny ImageNet dataset.</w:t>
      </w:r>
    </w:p>
    <w:p w14:paraId="07E00F3B" w14:textId="77777777" w:rsidR="00A30406" w:rsidRPr="0036039B" w:rsidRDefault="00A30406" w:rsidP="00DD1B54">
      <w:pPr>
        <w:pStyle w:val="ListParagraph"/>
        <w:rPr>
          <w:rFonts w:ascii="Times New Roman" w:hAnsi="Times New Roman" w:cs="Times New Roman"/>
        </w:rPr>
      </w:pPr>
    </w:p>
    <w:p w14:paraId="1C72E271" w14:textId="77777777" w:rsidR="00EE1E06" w:rsidRPr="00EE1E06" w:rsidRDefault="00EE1E06" w:rsidP="00EB51D9">
      <w:pPr>
        <w:pStyle w:val="ListParagraph"/>
        <w:ind w:firstLine="720"/>
        <w:rPr>
          <w:rFonts w:ascii="Times New Roman" w:hAnsi="Times New Roman" w:cs="Times New Roman"/>
          <w:b/>
          <w:bCs/>
        </w:rPr>
      </w:pPr>
      <w:r w:rsidRPr="00EE1E06">
        <w:rPr>
          <w:rFonts w:ascii="Times New Roman" w:hAnsi="Times New Roman" w:cs="Times New Roman"/>
          <w:b/>
          <w:bCs/>
        </w:rPr>
        <w:t>Manifest Files</w:t>
      </w:r>
    </w:p>
    <w:p w14:paraId="7E65D0D4" w14:textId="77777777" w:rsidR="00EE1E06" w:rsidRPr="00EE1E06" w:rsidRDefault="00EE1E06" w:rsidP="00EB51D9">
      <w:pPr>
        <w:pStyle w:val="ListParagraph"/>
        <w:ind w:left="1440"/>
        <w:rPr>
          <w:rFonts w:ascii="Times New Roman" w:hAnsi="Times New Roman" w:cs="Times New Roman"/>
        </w:rPr>
      </w:pPr>
      <w:r w:rsidRPr="00EE1E06">
        <w:rPr>
          <w:rFonts w:ascii="Times New Roman" w:hAnsi="Times New Roman" w:cs="Times New Roman"/>
        </w:rPr>
        <w:t>To organize the dataset, I created manifest files for each image in the training, validation, and test sets. Each manifest file contains eight columns:</w:t>
      </w:r>
    </w:p>
    <w:p w14:paraId="230955AB" w14:textId="77777777" w:rsidR="00EE1E06" w:rsidRPr="00EE1E06" w:rsidRDefault="00EE1E06" w:rsidP="00EB51D9">
      <w:pPr>
        <w:pStyle w:val="ListParagraph"/>
        <w:numPr>
          <w:ilvl w:val="0"/>
          <w:numId w:val="20"/>
        </w:numPr>
        <w:ind w:left="2160"/>
        <w:rPr>
          <w:rFonts w:ascii="Times New Roman" w:hAnsi="Times New Roman" w:cs="Times New Roman"/>
        </w:rPr>
      </w:pPr>
      <w:r w:rsidRPr="00EE1E06">
        <w:rPr>
          <w:rFonts w:ascii="Times New Roman" w:hAnsi="Times New Roman" w:cs="Times New Roman"/>
        </w:rPr>
        <w:t>split: Indicates whether the image is in the training, validation, or test set.</w:t>
      </w:r>
    </w:p>
    <w:p w14:paraId="38285651"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relative_path</w:t>
      </w:r>
      <w:proofErr w:type="spellEnd"/>
      <w:r w:rsidRPr="00EE1E06">
        <w:rPr>
          <w:rFonts w:ascii="Times New Roman" w:hAnsi="Times New Roman" w:cs="Times New Roman"/>
        </w:rPr>
        <w:t>: The relative path to the image file.</w:t>
      </w:r>
    </w:p>
    <w:p w14:paraId="7E84290E"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class_name</w:t>
      </w:r>
      <w:proofErr w:type="spellEnd"/>
      <w:r w:rsidRPr="00EE1E06">
        <w:rPr>
          <w:rFonts w:ascii="Times New Roman" w:hAnsi="Times New Roman" w:cs="Times New Roman"/>
        </w:rPr>
        <w:t>: The name of the class the image belongs to.</w:t>
      </w:r>
    </w:p>
    <w:p w14:paraId="2F27F0CD"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class_id</w:t>
      </w:r>
      <w:proofErr w:type="spellEnd"/>
      <w:r w:rsidRPr="00EE1E06">
        <w:rPr>
          <w:rFonts w:ascii="Times New Roman" w:hAnsi="Times New Roman" w:cs="Times New Roman"/>
        </w:rPr>
        <w:t>: A numerical label used by the model (mapped from the WordNet ID).</w:t>
      </w:r>
    </w:p>
    <w:p w14:paraId="2A4DC5E9" w14:textId="4063F8BC" w:rsidR="00EE1E06" w:rsidRPr="00EE1E06" w:rsidRDefault="00EE1E06" w:rsidP="00EB51D9">
      <w:pPr>
        <w:pStyle w:val="ListParagraph"/>
        <w:numPr>
          <w:ilvl w:val="0"/>
          <w:numId w:val="20"/>
        </w:numPr>
        <w:ind w:left="2160"/>
        <w:rPr>
          <w:rFonts w:ascii="Times New Roman" w:hAnsi="Times New Roman" w:cs="Times New Roman"/>
        </w:rPr>
      </w:pPr>
      <w:r w:rsidRPr="00EE1E06">
        <w:rPr>
          <w:rFonts w:ascii="Times New Roman" w:hAnsi="Times New Roman" w:cs="Times New Roman"/>
        </w:rPr>
        <w:t xml:space="preserve">bbox_x1, bbox_y1, bbox_x2, bbox_y2: The bounding box coordinates </w:t>
      </w:r>
    </w:p>
    <w:p w14:paraId="43AF3014" w14:textId="42124552" w:rsidR="00A753C6" w:rsidRDefault="00EE1E06" w:rsidP="00DD25B1">
      <w:pPr>
        <w:pStyle w:val="ListParagraph"/>
        <w:ind w:left="1440"/>
        <w:rPr>
          <w:rFonts w:ascii="Times New Roman" w:hAnsi="Times New Roman" w:cs="Times New Roman"/>
        </w:rPr>
      </w:pPr>
      <w:r w:rsidRPr="00EE1E06">
        <w:rPr>
          <w:rFonts w:ascii="Times New Roman" w:hAnsi="Times New Roman" w:cs="Times New Roman"/>
        </w:rPr>
        <w:t xml:space="preserve">Each row in the manifest file represents one image and its associated metadata </w:t>
      </w:r>
      <w:r w:rsidR="00211CA0">
        <w:rPr>
          <w:rFonts w:ascii="Times New Roman" w:hAnsi="Times New Roman" w:cs="Times New Roman"/>
        </w:rPr>
        <w:t xml:space="preserve">which are </w:t>
      </w:r>
      <w:r w:rsidRPr="00EE1E06">
        <w:rPr>
          <w:rFonts w:ascii="Times New Roman" w:hAnsi="Times New Roman" w:cs="Times New Roman"/>
        </w:rPr>
        <w:t>split, path, class</w:t>
      </w:r>
      <w:r w:rsidR="00DD25B1">
        <w:rPr>
          <w:rFonts w:ascii="Times New Roman" w:hAnsi="Times New Roman" w:cs="Times New Roman"/>
        </w:rPr>
        <w:t xml:space="preserve"> name</w:t>
      </w:r>
      <w:r w:rsidRPr="00EE1E06">
        <w:rPr>
          <w:rFonts w:ascii="Times New Roman" w:hAnsi="Times New Roman" w:cs="Times New Roman"/>
        </w:rPr>
        <w:t xml:space="preserve">, </w:t>
      </w:r>
      <w:r w:rsidR="00DD25B1">
        <w:rPr>
          <w:rFonts w:ascii="Times New Roman" w:hAnsi="Times New Roman" w:cs="Times New Roman"/>
        </w:rPr>
        <w:t xml:space="preserve">class id, </w:t>
      </w:r>
      <w:r w:rsidRPr="00EE1E06">
        <w:rPr>
          <w:rFonts w:ascii="Times New Roman" w:hAnsi="Times New Roman" w:cs="Times New Roman"/>
        </w:rPr>
        <w:t>bounding box.</w:t>
      </w:r>
    </w:p>
    <w:p w14:paraId="5D18B5BB" w14:textId="77777777" w:rsidR="00DD25B1" w:rsidRPr="00DD25B1" w:rsidRDefault="00DD25B1" w:rsidP="00DD25B1">
      <w:pPr>
        <w:pStyle w:val="ListParagraph"/>
        <w:ind w:left="1440"/>
        <w:rPr>
          <w:rFonts w:ascii="Times New Roman" w:hAnsi="Times New Roman" w:cs="Times New Roman"/>
        </w:rPr>
      </w:pPr>
    </w:p>
    <w:p w14:paraId="266A2EBD" w14:textId="4CA618F5" w:rsidR="26EC3BF8" w:rsidRPr="0036039B" w:rsidRDefault="26EC3BF8" w:rsidP="00125820">
      <w:pPr>
        <w:pStyle w:val="ListParagraph"/>
        <w:numPr>
          <w:ilvl w:val="1"/>
          <w:numId w:val="3"/>
        </w:numPr>
        <w:rPr>
          <w:rFonts w:ascii="Times New Roman" w:hAnsi="Times New Roman" w:cs="Times New Roman"/>
        </w:rPr>
      </w:pPr>
      <w:r w:rsidRPr="0036039B">
        <w:rPr>
          <w:rFonts w:ascii="Times New Roman" w:hAnsi="Times New Roman" w:cs="Times New Roman"/>
        </w:rPr>
        <w:t>Question 2:</w:t>
      </w:r>
    </w:p>
    <w:p w14:paraId="3C7D8B32" w14:textId="015574F1" w:rsidR="7E4DA511" w:rsidRPr="0036039B" w:rsidRDefault="4B9E7A6F" w:rsidP="005D0853">
      <w:pPr>
        <w:spacing w:before="240" w:after="240"/>
        <w:ind w:left="1440"/>
        <w:jc w:val="both"/>
        <w:rPr>
          <w:rFonts w:ascii="Times New Roman" w:eastAsia="Times New Roman" w:hAnsi="Times New Roman" w:cs="Times New Roman"/>
        </w:rPr>
      </w:pPr>
      <w:r w:rsidRPr="7D2B751E">
        <w:rPr>
          <w:rFonts w:ascii="Times New Roman" w:eastAsia="Times New Roman" w:hAnsi="Times New Roman" w:cs="Times New Roman"/>
        </w:rPr>
        <w:t xml:space="preserve">I load CIFAR-10 directly from </w:t>
      </w:r>
      <w:proofErr w:type="spellStart"/>
      <w:r w:rsidRPr="7D2B751E">
        <w:rPr>
          <w:rFonts w:ascii="Times New Roman" w:eastAsia="Times New Roman" w:hAnsi="Times New Roman" w:cs="Times New Roman"/>
        </w:rPr>
        <w:t>Keras</w:t>
      </w:r>
      <w:proofErr w:type="spellEnd"/>
      <w:r w:rsidRPr="7D2B751E">
        <w:rPr>
          <w:rFonts w:ascii="Times New Roman" w:eastAsia="Times New Roman" w:hAnsi="Times New Roman" w:cs="Times New Roman"/>
        </w:rPr>
        <w:t xml:space="preserve">. </w:t>
      </w:r>
      <w:r w:rsidR="4080D17A" w:rsidRPr="7D2B751E">
        <w:rPr>
          <w:rFonts w:ascii="Times New Roman" w:eastAsiaTheme="minorEastAsia" w:hAnsi="Times New Roman" w:cs="Times New Roman"/>
        </w:rPr>
        <w:t>The dataset is split into training set with 50,000 images and test set</w:t>
      </w:r>
      <w:r w:rsidR="4E740043" w:rsidRPr="7D2B751E">
        <w:rPr>
          <w:rFonts w:ascii="Times New Roman" w:eastAsiaTheme="minorEastAsia" w:hAnsi="Times New Roman" w:cs="Times New Roman"/>
        </w:rPr>
        <w:t xml:space="preserve"> </w:t>
      </w:r>
      <w:r w:rsidR="4080D17A" w:rsidRPr="7D2B751E">
        <w:rPr>
          <w:rFonts w:ascii="Times New Roman" w:eastAsiaTheme="minorEastAsia" w:hAnsi="Times New Roman" w:cs="Times New Roman"/>
        </w:rPr>
        <w:t>10,000 images.</w:t>
      </w:r>
      <w:r w:rsidR="56C00986" w:rsidRPr="7D2B751E">
        <w:rPr>
          <w:rFonts w:ascii="Times New Roman" w:eastAsiaTheme="minorEastAsia" w:hAnsi="Times New Roman" w:cs="Times New Roman"/>
        </w:rPr>
        <w:t xml:space="preserve"> From the </w:t>
      </w:r>
      <w:r w:rsidR="2914F107" w:rsidRPr="7D2B751E">
        <w:rPr>
          <w:rFonts w:ascii="Times New Roman" w:eastAsiaTheme="minorEastAsia" w:hAnsi="Times New Roman" w:cs="Times New Roman"/>
        </w:rPr>
        <w:t xml:space="preserve">original </w:t>
      </w:r>
      <w:r w:rsidR="56C00986" w:rsidRPr="7D2B751E">
        <w:rPr>
          <w:rFonts w:ascii="Times New Roman" w:eastAsiaTheme="minorEastAsia" w:hAnsi="Times New Roman" w:cs="Times New Roman"/>
        </w:rPr>
        <w:t xml:space="preserve">paper of </w:t>
      </w:r>
      <w:proofErr w:type="spellStart"/>
      <w:r w:rsidR="2821BF29" w:rsidRPr="7D2B751E">
        <w:rPr>
          <w:rFonts w:ascii="Times New Roman" w:eastAsiaTheme="minorEastAsia" w:hAnsi="Times New Roman" w:cs="Times New Roman"/>
        </w:rPr>
        <w:t>imag</w:t>
      </w:r>
      <w:r w:rsidR="005D0853">
        <w:rPr>
          <w:rFonts w:ascii="Times New Roman" w:eastAsiaTheme="minorEastAsia" w:hAnsi="Times New Roman" w:cs="Times New Roman"/>
        </w:rPr>
        <w:t>e</w:t>
      </w:r>
      <w:r w:rsidR="2821BF29" w:rsidRPr="7D2B751E">
        <w:rPr>
          <w:rFonts w:ascii="Times New Roman" w:eastAsiaTheme="minorEastAsia" w:hAnsi="Times New Roman" w:cs="Times New Roman"/>
        </w:rPr>
        <w:t>net</w:t>
      </w:r>
      <w:proofErr w:type="spellEnd"/>
      <w:r w:rsidR="2821BF29" w:rsidRPr="7D2B751E">
        <w:rPr>
          <w:rFonts w:ascii="Times New Roman" w:eastAsiaTheme="minorEastAsia" w:hAnsi="Times New Roman" w:cs="Times New Roman"/>
        </w:rPr>
        <w:t xml:space="preserve"> [1] when they did the experiment on CIFAR-10 they </w:t>
      </w:r>
      <w:r w:rsidR="3939FDA5" w:rsidRPr="7D2B751E">
        <w:rPr>
          <w:rFonts w:ascii="Times New Roman" w:eastAsiaTheme="minorEastAsia" w:hAnsi="Times New Roman" w:cs="Times New Roman"/>
        </w:rPr>
        <w:t xml:space="preserve">explicitly </w:t>
      </w:r>
      <w:r w:rsidR="2821BF29" w:rsidRPr="7D2B751E">
        <w:rPr>
          <w:rFonts w:ascii="Times New Roman" w:eastAsiaTheme="minorEastAsia" w:hAnsi="Times New Roman" w:cs="Times New Roman"/>
        </w:rPr>
        <w:t xml:space="preserve">mention that no regularization was </w:t>
      </w:r>
      <w:r w:rsidR="0BD93A3F" w:rsidRPr="7D2B751E">
        <w:rPr>
          <w:rFonts w:ascii="Times New Roman" w:eastAsiaTheme="minorEastAsia" w:hAnsi="Times New Roman" w:cs="Times New Roman"/>
        </w:rPr>
        <w:t>used</w:t>
      </w:r>
      <w:r w:rsidR="2821BF29" w:rsidRPr="7D2B751E">
        <w:rPr>
          <w:rFonts w:ascii="Times New Roman" w:eastAsiaTheme="minorEastAsia" w:hAnsi="Times New Roman" w:cs="Times New Roman"/>
        </w:rPr>
        <w:t xml:space="preserve">. </w:t>
      </w:r>
      <w:r w:rsidR="66645A2D" w:rsidRPr="7D2B751E">
        <w:rPr>
          <w:rFonts w:ascii="Times New Roman" w:eastAsiaTheme="minorEastAsia" w:hAnsi="Times New Roman" w:cs="Times New Roman"/>
        </w:rPr>
        <w:t xml:space="preserve"> </w:t>
      </w:r>
      <w:r w:rsidR="66645A2D" w:rsidRPr="7D2B751E">
        <w:rPr>
          <w:rFonts w:ascii="Times New Roman" w:eastAsia="Times New Roman" w:hAnsi="Times New Roman" w:cs="Times New Roman"/>
        </w:rPr>
        <w:t>I scale pixel values to [0,1] by dividing them by 255.</w:t>
      </w:r>
      <w:r w:rsidR="113B575B" w:rsidRPr="7D2B751E">
        <w:rPr>
          <w:rFonts w:ascii="Times New Roman" w:eastAsia="Times New Roman" w:hAnsi="Times New Roman" w:cs="Times New Roman"/>
        </w:rPr>
        <w:t xml:space="preserve"> I built a four-conv CNN </w:t>
      </w:r>
      <w:r w:rsidR="0ECE7B30" w:rsidRPr="42BABD66">
        <w:rPr>
          <w:rFonts w:ascii="Times New Roman" w:eastAsia="Times New Roman" w:hAnsi="Times New Roman" w:cs="Times New Roman"/>
        </w:rPr>
        <w:t xml:space="preserve">using the </w:t>
      </w:r>
      <w:r w:rsidR="0ECE7B30" w:rsidRPr="57F0EDE6">
        <w:rPr>
          <w:rFonts w:ascii="Times New Roman" w:eastAsia="Times New Roman" w:hAnsi="Times New Roman" w:cs="Times New Roman"/>
        </w:rPr>
        <w:t>same structure</w:t>
      </w:r>
      <w:r w:rsidR="0ECE7B30" w:rsidRPr="35775FC8">
        <w:rPr>
          <w:rFonts w:ascii="Times New Roman" w:eastAsia="Times New Roman" w:hAnsi="Times New Roman" w:cs="Times New Roman"/>
        </w:rPr>
        <w:t>,</w:t>
      </w:r>
      <w:r w:rsidR="0ECE7B30" w:rsidRPr="10DAE923">
        <w:rPr>
          <w:rFonts w:ascii="Times New Roman" w:eastAsia="Times New Roman" w:hAnsi="Times New Roman" w:cs="Times New Roman"/>
        </w:rPr>
        <w:t xml:space="preserve"> the only difference between the two </w:t>
      </w:r>
      <w:r w:rsidR="005A25B6" w:rsidRPr="668AAE41">
        <w:rPr>
          <w:rFonts w:ascii="Times New Roman" w:eastAsia="Times New Roman" w:hAnsi="Times New Roman" w:cs="Times New Roman"/>
        </w:rPr>
        <w:t>experiments</w:t>
      </w:r>
      <w:r w:rsidR="0ECE7B30" w:rsidRPr="668AAE41">
        <w:rPr>
          <w:rFonts w:ascii="Times New Roman" w:eastAsia="Times New Roman" w:hAnsi="Times New Roman" w:cs="Times New Roman"/>
        </w:rPr>
        <w:t xml:space="preserve"> </w:t>
      </w:r>
      <w:r w:rsidR="0ECE7B30" w:rsidRPr="332D3001">
        <w:rPr>
          <w:rFonts w:ascii="Times New Roman" w:eastAsia="Times New Roman" w:hAnsi="Times New Roman" w:cs="Times New Roman"/>
        </w:rPr>
        <w:t xml:space="preserve">is the </w:t>
      </w:r>
      <w:r w:rsidR="0ECE7B30" w:rsidRPr="64C25E21">
        <w:rPr>
          <w:rFonts w:ascii="Times New Roman" w:eastAsia="Times New Roman" w:hAnsi="Times New Roman" w:cs="Times New Roman"/>
        </w:rPr>
        <w:t xml:space="preserve">activation </w:t>
      </w:r>
      <w:r w:rsidR="0ECE7B30" w:rsidRPr="142D8E67">
        <w:rPr>
          <w:rFonts w:ascii="Times New Roman" w:eastAsia="Times New Roman" w:hAnsi="Times New Roman" w:cs="Times New Roman"/>
        </w:rPr>
        <w:t>function,</w:t>
      </w:r>
      <w:r w:rsidR="0ECE7B30" w:rsidRPr="733ADB78">
        <w:rPr>
          <w:rFonts w:ascii="Times New Roman" w:eastAsia="Times New Roman" w:hAnsi="Times New Roman" w:cs="Times New Roman"/>
        </w:rPr>
        <w:t xml:space="preserve"> one</w:t>
      </w:r>
      <w:r w:rsidR="0ECE7B30" w:rsidRPr="1D444EC0">
        <w:rPr>
          <w:rFonts w:ascii="Times New Roman" w:eastAsia="Times New Roman" w:hAnsi="Times New Roman" w:cs="Times New Roman"/>
        </w:rPr>
        <w:t xml:space="preserve"> </w:t>
      </w:r>
      <w:r w:rsidR="0ECE7B30" w:rsidRPr="01B6A451">
        <w:rPr>
          <w:rFonts w:ascii="Times New Roman" w:eastAsia="Times New Roman" w:hAnsi="Times New Roman" w:cs="Times New Roman"/>
        </w:rPr>
        <w:t xml:space="preserve">experiment used </w:t>
      </w:r>
      <w:proofErr w:type="spellStart"/>
      <w:r w:rsidR="0ECE7B30" w:rsidRPr="408D8EA1">
        <w:rPr>
          <w:rFonts w:ascii="Times New Roman" w:eastAsia="Times New Roman" w:hAnsi="Times New Roman" w:cs="Times New Roman"/>
        </w:rPr>
        <w:t>ReLu</w:t>
      </w:r>
      <w:proofErr w:type="spellEnd"/>
      <w:r w:rsidR="0ECE7B30" w:rsidRPr="7780C13C">
        <w:rPr>
          <w:rFonts w:ascii="Times New Roman" w:eastAsia="Times New Roman" w:hAnsi="Times New Roman" w:cs="Times New Roman"/>
        </w:rPr>
        <w:t xml:space="preserve"> </w:t>
      </w:r>
      <w:r w:rsidR="0ECE7B30" w:rsidRPr="0F4367BB">
        <w:rPr>
          <w:rFonts w:ascii="Times New Roman" w:eastAsia="Times New Roman" w:hAnsi="Times New Roman" w:cs="Times New Roman"/>
        </w:rPr>
        <w:t>in all h</w:t>
      </w:r>
      <w:r w:rsidR="757DE929" w:rsidRPr="0F4367BB">
        <w:rPr>
          <w:rFonts w:ascii="Times New Roman" w:eastAsia="Times New Roman" w:hAnsi="Times New Roman" w:cs="Times New Roman"/>
        </w:rPr>
        <w:t xml:space="preserve">idden </w:t>
      </w:r>
      <w:r w:rsidR="757DE929" w:rsidRPr="6728A681">
        <w:rPr>
          <w:rFonts w:ascii="Times New Roman" w:eastAsia="Times New Roman" w:hAnsi="Times New Roman" w:cs="Times New Roman"/>
        </w:rPr>
        <w:t xml:space="preserve">layers and </w:t>
      </w:r>
      <w:r w:rsidR="757DE929" w:rsidRPr="0FFCD57F">
        <w:rPr>
          <w:rFonts w:ascii="Times New Roman" w:eastAsia="Times New Roman" w:hAnsi="Times New Roman" w:cs="Times New Roman"/>
        </w:rPr>
        <w:t xml:space="preserve">the </w:t>
      </w:r>
      <w:r w:rsidR="757DE929" w:rsidRPr="17ECE868">
        <w:rPr>
          <w:rFonts w:ascii="Times New Roman" w:eastAsia="Times New Roman" w:hAnsi="Times New Roman" w:cs="Times New Roman"/>
        </w:rPr>
        <w:t xml:space="preserve">other experiment used Tanh in all hidden layers. </w:t>
      </w:r>
      <w:r w:rsidR="007C3B4E">
        <w:rPr>
          <w:rFonts w:ascii="Times New Roman" w:eastAsia="Times New Roman" w:hAnsi="Times New Roman" w:cs="Times New Roman"/>
        </w:rPr>
        <w:t xml:space="preserve">I have used </w:t>
      </w:r>
      <w:proofErr w:type="spellStart"/>
      <w:r w:rsidR="007C3B4E">
        <w:rPr>
          <w:rFonts w:ascii="Times New Roman" w:eastAsia="Times New Roman" w:hAnsi="Times New Roman" w:cs="Times New Roman"/>
        </w:rPr>
        <w:t>softmax</w:t>
      </w:r>
      <w:proofErr w:type="spellEnd"/>
      <w:r w:rsidR="007C3B4E">
        <w:rPr>
          <w:rFonts w:ascii="Times New Roman" w:eastAsia="Times New Roman" w:hAnsi="Times New Roman" w:cs="Times New Roman"/>
        </w:rPr>
        <w:t xml:space="preserve"> in the </w:t>
      </w:r>
      <w:r w:rsidR="002B63A2">
        <w:rPr>
          <w:rFonts w:ascii="Times New Roman" w:eastAsia="Times New Roman" w:hAnsi="Times New Roman" w:cs="Times New Roman"/>
        </w:rPr>
        <w:t>output</w:t>
      </w:r>
      <w:r w:rsidR="007C3B4E">
        <w:rPr>
          <w:rFonts w:ascii="Times New Roman" w:eastAsia="Times New Roman" w:hAnsi="Times New Roman" w:cs="Times New Roman"/>
        </w:rPr>
        <w:t xml:space="preserve"> layer</w:t>
      </w:r>
      <w:r w:rsidR="004E4256">
        <w:rPr>
          <w:rFonts w:ascii="Times New Roman" w:eastAsia="Times New Roman" w:hAnsi="Times New Roman" w:cs="Times New Roman"/>
        </w:rPr>
        <w:t xml:space="preserve">s since I have a multiclass classification. </w:t>
      </w:r>
      <w:r w:rsidR="0005698D" w:rsidRPr="0005698D">
        <w:rPr>
          <w:rFonts w:ascii="Times New Roman" w:eastAsia="Times New Roman" w:hAnsi="Times New Roman" w:cs="Times New Roman"/>
        </w:rPr>
        <w:t>I</w:t>
      </w:r>
      <w:r w:rsidR="00DF0B37">
        <w:rPr>
          <w:rFonts w:ascii="Times New Roman" w:eastAsia="Times New Roman" w:hAnsi="Times New Roman" w:cs="Times New Roman"/>
        </w:rPr>
        <w:t xml:space="preserve"> </w:t>
      </w:r>
      <w:r w:rsidR="0005698D" w:rsidRPr="0005698D">
        <w:rPr>
          <w:rFonts w:ascii="Times New Roman" w:eastAsia="Times New Roman" w:hAnsi="Times New Roman" w:cs="Times New Roman"/>
        </w:rPr>
        <w:t xml:space="preserve">use </w:t>
      </w:r>
      <w:proofErr w:type="spellStart"/>
      <w:r w:rsidR="0005698D" w:rsidRPr="002B63A2">
        <w:rPr>
          <w:rFonts w:ascii="Times New Roman" w:eastAsia="Times New Roman" w:hAnsi="Times New Roman" w:cs="Times New Roman"/>
          <w:i/>
          <w:iCs/>
        </w:rPr>
        <w:t>sparse_categorical_crossentropy</w:t>
      </w:r>
      <w:proofErr w:type="spellEnd"/>
      <w:r w:rsidR="0005698D" w:rsidRPr="0005698D">
        <w:rPr>
          <w:rFonts w:ascii="Times New Roman" w:eastAsia="Times New Roman" w:hAnsi="Times New Roman" w:cs="Times New Roman"/>
        </w:rPr>
        <w:t xml:space="preserve"> loss because CIFAR-10 is a single-label multi-class task with integer labels, and this loss pairs correctly with a </w:t>
      </w:r>
      <w:proofErr w:type="spellStart"/>
      <w:r w:rsidR="00ED2B24">
        <w:rPr>
          <w:rFonts w:ascii="Times New Roman" w:eastAsia="Times New Roman" w:hAnsi="Times New Roman" w:cs="Times New Roman"/>
        </w:rPr>
        <w:t>s</w:t>
      </w:r>
      <w:r w:rsidR="0005698D" w:rsidRPr="0005698D">
        <w:rPr>
          <w:rFonts w:ascii="Times New Roman" w:eastAsia="Times New Roman" w:hAnsi="Times New Roman" w:cs="Times New Roman"/>
        </w:rPr>
        <w:t>oftmax</w:t>
      </w:r>
      <w:proofErr w:type="spellEnd"/>
      <w:r w:rsidR="0005698D" w:rsidRPr="0005698D">
        <w:rPr>
          <w:rFonts w:ascii="Times New Roman" w:eastAsia="Times New Roman" w:hAnsi="Times New Roman" w:cs="Times New Roman"/>
        </w:rPr>
        <w:t xml:space="preserve"> output without needing one-hot encoding.</w:t>
      </w:r>
    </w:p>
    <w:p w14:paraId="032D255D" w14:textId="1DAFEC90" w:rsidR="7E4DA511" w:rsidRPr="0036039B" w:rsidRDefault="7E4DA511" w:rsidP="74ABC1A8">
      <w:pPr>
        <w:spacing w:before="240" w:after="240"/>
        <w:ind w:left="1440"/>
        <w:rPr>
          <w:rFonts w:ascii="Times New Roman" w:hAnsi="Times New Roman" w:cs="Times New Roman"/>
        </w:rPr>
      </w:pPr>
      <w:r w:rsidRPr="0036039B">
        <w:rPr>
          <w:rFonts w:ascii="Times New Roman" w:eastAsiaTheme="minorEastAsia" w:hAnsi="Times New Roman" w:cs="Times New Roman"/>
        </w:rPr>
        <w:lastRenderedPageBreak/>
        <w:t xml:space="preserve">Regarding the network architecture both experiments used the </w:t>
      </w:r>
      <w:r w:rsidRPr="0036039B">
        <w:rPr>
          <w:rFonts w:ascii="Times New Roman" w:hAnsi="Times New Roman" w:cs="Times New Roman"/>
        </w:rPr>
        <w:t>same 4-layer convolutional network:</w:t>
      </w:r>
    </w:p>
    <w:p w14:paraId="042D031C" w14:textId="77777777" w:rsidR="00881B79" w:rsidRPr="0036039B" w:rsidRDefault="04099517" w:rsidP="00A32E90">
      <w:pPr>
        <w:pStyle w:val="ListParagraph"/>
        <w:keepNext/>
        <w:ind w:left="1800"/>
        <w:jc w:val="center"/>
        <w:rPr>
          <w:rFonts w:ascii="Times New Roman" w:hAnsi="Times New Roman" w:cs="Times New Roman"/>
        </w:rPr>
      </w:pPr>
      <w:r w:rsidRPr="0036039B">
        <w:rPr>
          <w:rFonts w:ascii="Times New Roman" w:hAnsi="Times New Roman" w:cs="Times New Roman"/>
          <w:noProof/>
        </w:rPr>
        <w:drawing>
          <wp:inline distT="0" distB="0" distL="0" distR="0" wp14:anchorId="722CDA1C" wp14:editId="2D046A53">
            <wp:extent cx="3314700" cy="2209800"/>
            <wp:effectExtent l="0" t="0" r="0" b="0"/>
            <wp:docPr id="1571843474" name="drawing">
              <a:extLst xmlns:a="http://schemas.openxmlformats.org/drawingml/2006/main">
                <a:ext uri="{FF2B5EF4-FFF2-40B4-BE49-F238E27FC236}">
                  <a16:creationId xmlns:a16="http://schemas.microsoft.com/office/drawing/2014/main" id="{833EAA80-575E-4EE1-93A3-FDD622DC20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43474" name=""/>
                    <pic:cNvPicPr/>
                  </pic:nvPicPr>
                  <pic:blipFill>
                    <a:blip r:embed="rId11">
                      <a:extLst>
                        <a:ext uri="{28A0092B-C50C-407E-A947-70E740481C1C}">
                          <a14:useLocalDpi xmlns:a14="http://schemas.microsoft.com/office/drawing/2010/main"/>
                        </a:ext>
                      </a:extLst>
                    </a:blip>
                    <a:stretch>
                      <a:fillRect/>
                    </a:stretch>
                  </pic:blipFill>
                  <pic:spPr>
                    <a:xfrm>
                      <a:off x="0" y="0"/>
                      <a:ext cx="3314700" cy="2209800"/>
                    </a:xfrm>
                    <a:prstGeom prst="rect">
                      <a:avLst/>
                    </a:prstGeom>
                  </pic:spPr>
                </pic:pic>
              </a:graphicData>
            </a:graphic>
          </wp:inline>
        </w:drawing>
      </w:r>
    </w:p>
    <w:p w14:paraId="3F8304E0" w14:textId="38AFE698" w:rsidR="04099517" w:rsidRPr="0036039B" w:rsidRDefault="00881B79" w:rsidP="00A32E90">
      <w:pPr>
        <w:pStyle w:val="Caption"/>
        <w:jc w:val="center"/>
        <w:rPr>
          <w:rFonts w:ascii="Times New Roman" w:hAnsi="Times New Roman" w:cs="Times New Roman"/>
          <w:sz w:val="24"/>
          <w:szCs w:val="24"/>
        </w:rPr>
      </w:pPr>
      <w:bookmarkStart w:id="0" w:name="_Toc211334159"/>
      <w:r w:rsidRPr="0036039B">
        <w:rPr>
          <w:rFonts w:ascii="Times New Roman" w:hAnsi="Times New Roman" w:cs="Times New Roman"/>
          <w:sz w:val="24"/>
          <w:szCs w:val="24"/>
        </w:rPr>
        <w:t xml:space="preserve">Figure </w:t>
      </w:r>
      <w:r w:rsidRPr="0036039B">
        <w:rPr>
          <w:rFonts w:ascii="Times New Roman" w:hAnsi="Times New Roman" w:cs="Times New Roman"/>
          <w:sz w:val="24"/>
          <w:szCs w:val="24"/>
        </w:rPr>
        <w:fldChar w:fldCharType="begin"/>
      </w:r>
      <w:r w:rsidRPr="0036039B">
        <w:rPr>
          <w:rFonts w:ascii="Times New Roman" w:hAnsi="Times New Roman" w:cs="Times New Roman"/>
          <w:sz w:val="24"/>
          <w:szCs w:val="24"/>
        </w:rPr>
        <w:instrText>SEQ Figure \* ARABIC</w:instrText>
      </w:r>
      <w:r w:rsidRPr="0036039B">
        <w:rPr>
          <w:rFonts w:ascii="Times New Roman" w:hAnsi="Times New Roman" w:cs="Times New Roman"/>
          <w:sz w:val="24"/>
          <w:szCs w:val="24"/>
        </w:rPr>
        <w:fldChar w:fldCharType="separate"/>
      </w:r>
      <w:r w:rsidR="00271059">
        <w:rPr>
          <w:rFonts w:ascii="Times New Roman" w:hAnsi="Times New Roman" w:cs="Times New Roman"/>
          <w:noProof/>
          <w:sz w:val="24"/>
          <w:szCs w:val="24"/>
        </w:rPr>
        <w:t>1</w:t>
      </w:r>
      <w:r w:rsidRPr="0036039B">
        <w:rPr>
          <w:rFonts w:ascii="Times New Roman" w:hAnsi="Times New Roman" w:cs="Times New Roman"/>
          <w:sz w:val="24"/>
          <w:szCs w:val="24"/>
        </w:rPr>
        <w:fldChar w:fldCharType="end"/>
      </w:r>
      <w:r w:rsidRPr="0036039B">
        <w:rPr>
          <w:rFonts w:ascii="Times New Roman" w:hAnsi="Times New Roman" w:cs="Times New Roman"/>
          <w:sz w:val="24"/>
          <w:szCs w:val="24"/>
        </w:rPr>
        <w:t>. Model Summary of the Four-Layer Convolutional Neural Network (CNN)</w:t>
      </w:r>
      <w:bookmarkEnd w:id="0"/>
    </w:p>
    <w:p w14:paraId="0BB9D838" w14:textId="6A8DA459" w:rsidR="43CECE9A" w:rsidRPr="0036039B" w:rsidRDefault="43CECE9A" w:rsidP="26775334">
      <w:pPr>
        <w:rPr>
          <w:rFonts w:ascii="Times New Roman" w:eastAsia="Aptos" w:hAnsi="Times New Roman" w:cs="Times New Roman"/>
        </w:rPr>
      </w:pPr>
      <w:r w:rsidRPr="0036039B">
        <w:rPr>
          <w:rFonts w:ascii="Times New Roman" w:eastAsia="Aptos" w:hAnsi="Times New Roman" w:cs="Times New Roman"/>
        </w:rPr>
        <w:t>Figure</w:t>
      </w:r>
      <w:r w:rsidR="001F72D1">
        <w:rPr>
          <w:rFonts w:ascii="Times New Roman" w:eastAsia="Aptos" w:hAnsi="Times New Roman" w:cs="Times New Roman"/>
        </w:rPr>
        <w:t xml:space="preserve"> </w:t>
      </w:r>
      <w:r w:rsidR="0045304B">
        <w:rPr>
          <w:rFonts w:ascii="Times New Roman" w:eastAsia="Aptos" w:hAnsi="Times New Roman" w:cs="Times New Roman"/>
        </w:rPr>
        <w:t>1</w:t>
      </w:r>
      <w:r w:rsidR="002B63A2">
        <w:rPr>
          <w:rFonts w:ascii="Times New Roman" w:eastAsia="Aptos" w:hAnsi="Times New Roman" w:cs="Times New Roman"/>
        </w:rPr>
        <w:t xml:space="preserve"> </w:t>
      </w:r>
      <w:r w:rsidR="002B63A2" w:rsidRPr="0036039B">
        <w:rPr>
          <w:rFonts w:ascii="Times New Roman" w:eastAsia="Aptos" w:hAnsi="Times New Roman" w:cs="Times New Roman"/>
        </w:rPr>
        <w:t>shows</w:t>
      </w:r>
      <w:r w:rsidRPr="0036039B">
        <w:rPr>
          <w:rFonts w:ascii="Times New Roman" w:eastAsia="Aptos" w:hAnsi="Times New Roman" w:cs="Times New Roman"/>
        </w:rPr>
        <w:t xml:space="preserve"> the use of four </w:t>
      </w:r>
      <w:r w:rsidRPr="0036039B">
        <w:rPr>
          <w:rFonts w:ascii="Times New Roman" w:eastAsia="Consolas" w:hAnsi="Times New Roman" w:cs="Times New Roman"/>
        </w:rPr>
        <w:t>Conv2D</w:t>
      </w:r>
      <w:r w:rsidRPr="0036039B">
        <w:rPr>
          <w:rFonts w:ascii="Times New Roman" w:eastAsia="Aptos" w:hAnsi="Times New Roman" w:cs="Times New Roman"/>
        </w:rPr>
        <w:t xml:space="preserve"> layers, each followed by max pooling, then a flattening layer, one hidden dense layer, and a final output dense layer with a </w:t>
      </w:r>
      <w:proofErr w:type="spellStart"/>
      <w:r w:rsidRPr="0036039B">
        <w:rPr>
          <w:rFonts w:ascii="Times New Roman" w:eastAsia="Aptos" w:hAnsi="Times New Roman" w:cs="Times New Roman"/>
        </w:rPr>
        <w:t>softmax</w:t>
      </w:r>
      <w:proofErr w:type="spellEnd"/>
      <w:r w:rsidRPr="0036039B">
        <w:rPr>
          <w:rFonts w:ascii="Times New Roman" w:eastAsia="Aptos" w:hAnsi="Times New Roman" w:cs="Times New Roman"/>
        </w:rPr>
        <w:t xml:space="preserve"> activation</w:t>
      </w:r>
      <w:r w:rsidR="008553C5" w:rsidRPr="0036039B">
        <w:rPr>
          <w:rFonts w:ascii="Times New Roman" w:eastAsia="Aptos" w:hAnsi="Times New Roman" w:cs="Times New Roman"/>
        </w:rPr>
        <w:t>.</w:t>
      </w:r>
    </w:p>
    <w:p w14:paraId="638EA17C" w14:textId="7DE50E45" w:rsidR="25BB9493" w:rsidRPr="004E4194" w:rsidRDefault="0082713E" w:rsidP="00E22759">
      <w:pPr>
        <w:jc w:val="both"/>
        <w:rPr>
          <w:rFonts w:ascii="Times New Roman" w:hAnsi="Times New Roman" w:cs="Times New Roman"/>
        </w:rPr>
      </w:pPr>
      <w:r w:rsidRPr="00E22759">
        <w:rPr>
          <w:rFonts w:ascii="Times New Roman" w:hAnsi="Times New Roman" w:cs="Times New Roman"/>
        </w:rPr>
        <w:t>As stated in the paper [1],</w:t>
      </w:r>
      <w:r w:rsidR="004F15F3" w:rsidRPr="00E22759">
        <w:rPr>
          <w:rFonts w:ascii="Times New Roman" w:hAnsi="Times New Roman" w:cs="Times New Roman"/>
        </w:rPr>
        <w:t xml:space="preserve"> </w:t>
      </w:r>
      <w:r w:rsidR="004F15F3" w:rsidRPr="00E22759">
        <w:rPr>
          <w:rFonts w:ascii="Times New Roman" w:hAnsi="Times New Roman" w:cs="Times New Roman"/>
          <w:i/>
          <w:iCs/>
        </w:rPr>
        <w:t>“The learning rates for each network were chosen independently to make training as fast as possible. No regularization of any kind was employed</w:t>
      </w:r>
      <w:r w:rsidR="004F15F3" w:rsidRPr="004E4194">
        <w:rPr>
          <w:rFonts w:ascii="Times New Roman" w:hAnsi="Times New Roman" w:cs="Times New Roman"/>
          <w:i/>
          <w:iCs/>
        </w:rPr>
        <w:t>”</w:t>
      </w:r>
      <w:r w:rsidR="004059F4" w:rsidRPr="004E4194">
        <w:rPr>
          <w:rFonts w:ascii="Times New Roman" w:hAnsi="Times New Roman" w:cs="Times New Roman"/>
          <w:i/>
          <w:iCs/>
        </w:rPr>
        <w:t xml:space="preserve">. </w:t>
      </w:r>
      <w:r w:rsidR="004E4194" w:rsidRPr="004E4194">
        <w:rPr>
          <w:rFonts w:ascii="Times New Roman" w:hAnsi="Times New Roman" w:cs="Times New Roman"/>
        </w:rPr>
        <w:t xml:space="preserve">I therefore tried a small range of learning rates and selected the one that reached the ≤25% training-error threshold in the fewest epochs. With this protocol, </w:t>
      </w:r>
      <w:proofErr w:type="spellStart"/>
      <w:r w:rsidR="004E4194" w:rsidRPr="004E4194">
        <w:rPr>
          <w:rFonts w:ascii="Times New Roman" w:hAnsi="Times New Roman" w:cs="Times New Roman"/>
        </w:rPr>
        <w:t>ReLU</w:t>
      </w:r>
      <w:proofErr w:type="spellEnd"/>
      <w:r w:rsidR="004E4194" w:rsidRPr="004E4194">
        <w:rPr>
          <w:rFonts w:ascii="Times New Roman" w:hAnsi="Times New Roman" w:cs="Times New Roman"/>
        </w:rPr>
        <w:t xml:space="preserve"> used LR = 0.2 and stopped at epoch 6, while Tanh used LR = 0.05 and stopped at epoch 8.</w:t>
      </w:r>
    </w:p>
    <w:p w14:paraId="6DE7A657" w14:textId="45790163" w:rsidR="7A54C9E7" w:rsidRPr="009846A8" w:rsidRDefault="00D13FF4" w:rsidP="009846A8">
      <w:pPr>
        <w:jc w:val="both"/>
        <w:rPr>
          <w:rFonts w:ascii="Times New Roman" w:hAnsi="Times New Roman" w:cs="Times New Roman"/>
        </w:rPr>
      </w:pPr>
      <w:r w:rsidRPr="0036039B">
        <w:rPr>
          <w:rFonts w:ascii="Times New Roman" w:hAnsi="Times New Roman" w:cs="Times New Roman"/>
        </w:rPr>
        <w:t xml:space="preserve">In the </w:t>
      </w:r>
      <w:r w:rsidR="007502A7" w:rsidRPr="0036039B">
        <w:rPr>
          <w:rFonts w:ascii="Times New Roman" w:hAnsi="Times New Roman" w:cs="Times New Roman"/>
        </w:rPr>
        <w:t>paper</w:t>
      </w:r>
      <w:r w:rsidR="0089342A">
        <w:rPr>
          <w:rFonts w:ascii="Times New Roman" w:hAnsi="Times New Roman" w:cs="Times New Roman"/>
        </w:rPr>
        <w:t xml:space="preserve"> </w:t>
      </w:r>
      <w:r w:rsidR="005B3352">
        <w:rPr>
          <w:rFonts w:ascii="Times New Roman" w:hAnsi="Times New Roman" w:cs="Times New Roman"/>
        </w:rPr>
        <w:t>[2]</w:t>
      </w:r>
      <w:r w:rsidR="007502A7" w:rsidRPr="0036039B">
        <w:rPr>
          <w:rFonts w:ascii="Times New Roman" w:hAnsi="Times New Roman" w:cs="Times New Roman"/>
        </w:rPr>
        <w:t>,</w:t>
      </w:r>
      <w:r w:rsidRPr="0036039B">
        <w:rPr>
          <w:rFonts w:ascii="Times New Roman" w:hAnsi="Times New Roman" w:cs="Times New Roman"/>
        </w:rPr>
        <w:t xml:space="preserve"> they did not explicitly mention which gradient descent they have used </w:t>
      </w:r>
      <w:r w:rsidR="00C749B7" w:rsidRPr="0036039B">
        <w:rPr>
          <w:rFonts w:ascii="Times New Roman" w:hAnsi="Times New Roman" w:cs="Times New Roman"/>
        </w:rPr>
        <w:t xml:space="preserve">when training on CIFAR-10. </w:t>
      </w:r>
      <w:r w:rsidR="000851DF" w:rsidRPr="0036039B">
        <w:rPr>
          <w:rFonts w:ascii="Times New Roman" w:hAnsi="Times New Roman" w:cs="Times New Roman"/>
        </w:rPr>
        <w:t xml:space="preserve">I have </w:t>
      </w:r>
      <w:r w:rsidR="00C749B7" w:rsidRPr="0036039B">
        <w:rPr>
          <w:rFonts w:ascii="Times New Roman" w:hAnsi="Times New Roman" w:cs="Times New Roman"/>
        </w:rPr>
        <w:t xml:space="preserve">opted for </w:t>
      </w:r>
      <w:r w:rsidR="006B40E6" w:rsidRPr="0036039B">
        <w:rPr>
          <w:rFonts w:ascii="Times New Roman" w:hAnsi="Times New Roman" w:cs="Times New Roman"/>
        </w:rPr>
        <w:t xml:space="preserve">stochastic gradient descent </w:t>
      </w:r>
      <w:r w:rsidR="00C749B7" w:rsidRPr="0036039B">
        <w:rPr>
          <w:rFonts w:ascii="Times New Roman" w:hAnsi="Times New Roman" w:cs="Times New Roman"/>
        </w:rPr>
        <w:t>(</w:t>
      </w:r>
      <w:r w:rsidR="009B2E10" w:rsidRPr="0036039B">
        <w:rPr>
          <w:rFonts w:ascii="Times New Roman" w:hAnsi="Times New Roman" w:cs="Times New Roman"/>
        </w:rPr>
        <w:t>SGD</w:t>
      </w:r>
      <w:r w:rsidR="00C749B7" w:rsidRPr="0036039B">
        <w:rPr>
          <w:rFonts w:ascii="Times New Roman" w:hAnsi="Times New Roman" w:cs="Times New Roman"/>
        </w:rPr>
        <w:t>)</w:t>
      </w:r>
      <w:r w:rsidR="009B2E10" w:rsidRPr="0036039B">
        <w:rPr>
          <w:rFonts w:ascii="Times New Roman" w:hAnsi="Times New Roman" w:cs="Times New Roman"/>
        </w:rPr>
        <w:t xml:space="preserve"> </w:t>
      </w:r>
      <w:r w:rsidR="00ED0167" w:rsidRPr="0036039B">
        <w:rPr>
          <w:rFonts w:ascii="Times New Roman" w:hAnsi="Times New Roman" w:cs="Times New Roman"/>
        </w:rPr>
        <w:t>as optimizer</w:t>
      </w:r>
      <w:r w:rsidR="00680305">
        <w:rPr>
          <w:rFonts w:ascii="Times New Roman" w:hAnsi="Times New Roman" w:cs="Times New Roman"/>
        </w:rPr>
        <w:t xml:space="preserve"> with b</w:t>
      </w:r>
      <w:r w:rsidR="00FA5E3A" w:rsidRPr="0036039B">
        <w:rPr>
          <w:rFonts w:ascii="Times New Roman" w:hAnsi="Times New Roman" w:cs="Times New Roman"/>
        </w:rPr>
        <w:t>atch size</w:t>
      </w:r>
      <w:r w:rsidR="00680305">
        <w:rPr>
          <w:rFonts w:ascii="Times New Roman" w:hAnsi="Times New Roman" w:cs="Times New Roman"/>
        </w:rPr>
        <w:t xml:space="preserve"> of</w:t>
      </w:r>
      <w:r w:rsidR="00FA5E3A" w:rsidRPr="0036039B">
        <w:rPr>
          <w:rFonts w:ascii="Times New Roman" w:hAnsi="Times New Roman" w:cs="Times New Roman"/>
        </w:rPr>
        <w:t xml:space="preserve"> 128.</w:t>
      </w:r>
      <w:r w:rsidR="00680305">
        <w:rPr>
          <w:rFonts w:ascii="Times New Roman" w:hAnsi="Times New Roman" w:cs="Times New Roman"/>
        </w:rPr>
        <w:t xml:space="preserve"> </w:t>
      </w:r>
      <w:r w:rsidR="00032DFE">
        <w:rPr>
          <w:rFonts w:ascii="Times New Roman" w:hAnsi="Times New Roman" w:cs="Times New Roman"/>
        </w:rPr>
        <w:t>I have set t</w:t>
      </w:r>
      <w:r w:rsidR="00680305">
        <w:rPr>
          <w:rFonts w:ascii="Times New Roman" w:hAnsi="Times New Roman" w:cs="Times New Roman"/>
        </w:rPr>
        <w:t>he s</w:t>
      </w:r>
      <w:r w:rsidR="00FA5E3A" w:rsidRPr="0036039B">
        <w:rPr>
          <w:rFonts w:ascii="Times New Roman" w:hAnsi="Times New Roman" w:cs="Times New Roman"/>
        </w:rPr>
        <w:t xml:space="preserve">topping </w:t>
      </w:r>
      <w:r w:rsidR="00E56B79">
        <w:rPr>
          <w:rFonts w:ascii="Times New Roman" w:hAnsi="Times New Roman" w:cs="Times New Roman"/>
        </w:rPr>
        <w:t>criteria</w:t>
      </w:r>
      <w:r w:rsidR="00032DFE">
        <w:rPr>
          <w:rFonts w:ascii="Times New Roman" w:hAnsi="Times New Roman" w:cs="Times New Roman"/>
        </w:rPr>
        <w:t xml:space="preserve"> as soon as the training</w:t>
      </w:r>
      <w:r w:rsidR="00FA5E3A" w:rsidRPr="0036039B">
        <w:rPr>
          <w:rFonts w:ascii="Times New Roman" w:hAnsi="Times New Roman" w:cs="Times New Roman"/>
        </w:rPr>
        <w:t xml:space="preserve"> error</w:t>
      </w:r>
      <w:r w:rsidR="00032DFE">
        <w:rPr>
          <w:rFonts w:ascii="Times New Roman" w:hAnsi="Times New Roman" w:cs="Times New Roman"/>
        </w:rPr>
        <w:t xml:space="preserve"> </w:t>
      </w:r>
      <w:r w:rsidR="007502A7">
        <w:rPr>
          <w:rFonts w:ascii="Times New Roman" w:hAnsi="Times New Roman" w:cs="Times New Roman"/>
        </w:rPr>
        <w:t>is less than or equal</w:t>
      </w:r>
      <w:r w:rsidR="00FA5E3A" w:rsidRPr="0036039B">
        <w:rPr>
          <w:rFonts w:ascii="Times New Roman" w:hAnsi="Times New Roman" w:cs="Times New Roman"/>
        </w:rPr>
        <w:t xml:space="preserve"> 25%.</w:t>
      </w:r>
    </w:p>
    <w:p w14:paraId="0391A4E8" w14:textId="57B53387" w:rsidR="00FE21F1"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Experiments and Results</w:t>
      </w:r>
    </w:p>
    <w:p w14:paraId="38A0D430" w14:textId="367E1997" w:rsidR="00FB29C0" w:rsidRDefault="00FB29C0" w:rsidP="00FB29C0">
      <w:pPr>
        <w:pStyle w:val="ListParagraph"/>
        <w:numPr>
          <w:ilvl w:val="1"/>
          <w:numId w:val="3"/>
        </w:numPr>
        <w:rPr>
          <w:rFonts w:ascii="Times New Roman" w:hAnsi="Times New Roman" w:cs="Times New Roman"/>
        </w:rPr>
      </w:pPr>
      <w:r>
        <w:rPr>
          <w:rFonts w:ascii="Times New Roman" w:hAnsi="Times New Roman" w:cs="Times New Roman"/>
        </w:rPr>
        <w:t>Question 1</w:t>
      </w:r>
      <w:r w:rsidR="005324FD">
        <w:rPr>
          <w:rFonts w:ascii="Times New Roman" w:hAnsi="Times New Roman" w:cs="Times New Roman"/>
        </w:rPr>
        <w:t xml:space="preserve"> res</w:t>
      </w:r>
      <w:r w:rsidR="00D71BD4">
        <w:rPr>
          <w:rFonts w:ascii="Times New Roman" w:hAnsi="Times New Roman" w:cs="Times New Roman"/>
        </w:rPr>
        <w:t>ults:</w:t>
      </w:r>
    </w:p>
    <w:p w14:paraId="3B031E41" w14:textId="77777777" w:rsidR="003F364C" w:rsidRDefault="003F364C" w:rsidP="003F364C">
      <w:pPr>
        <w:pStyle w:val="ListParagraph"/>
        <w:keepNext/>
        <w:ind w:left="1440"/>
        <w:jc w:val="center"/>
      </w:pPr>
      <w:r w:rsidRPr="00565BA0">
        <w:rPr>
          <w:rFonts w:ascii="Times New Roman" w:hAnsi="Times New Roman" w:cs="Times New Roman"/>
        </w:rPr>
        <w:lastRenderedPageBreak/>
        <w:drawing>
          <wp:inline distT="0" distB="0" distL="0" distR="0" wp14:anchorId="454E66BA" wp14:editId="6BC7CA8E">
            <wp:extent cx="1960939" cy="2280953"/>
            <wp:effectExtent l="0" t="0" r="1270" b="5080"/>
            <wp:docPr id="12318912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891230" name="Picture 1" descr="A screenshot of a computer program&#10;&#10;AI-generated content may be incorrect."/>
                    <pic:cNvPicPr/>
                  </pic:nvPicPr>
                  <pic:blipFill>
                    <a:blip r:embed="rId12"/>
                    <a:stretch>
                      <a:fillRect/>
                    </a:stretch>
                  </pic:blipFill>
                  <pic:spPr>
                    <a:xfrm>
                      <a:off x="0" y="0"/>
                      <a:ext cx="1969496" cy="2290907"/>
                    </a:xfrm>
                    <a:prstGeom prst="rect">
                      <a:avLst/>
                    </a:prstGeom>
                  </pic:spPr>
                </pic:pic>
              </a:graphicData>
            </a:graphic>
          </wp:inline>
        </w:drawing>
      </w:r>
    </w:p>
    <w:p w14:paraId="519798A7" w14:textId="48895BB0" w:rsidR="001F01A5" w:rsidRDefault="003F364C" w:rsidP="003F364C">
      <w:pPr>
        <w:pStyle w:val="Caption"/>
        <w:jc w:val="center"/>
        <w:rPr>
          <w:rFonts w:ascii="Times New Roman" w:hAnsi="Times New Roman" w:cs="Times New Roman"/>
        </w:rPr>
      </w:pPr>
      <w:bookmarkStart w:id="1" w:name="_Toc211334160"/>
      <w:r>
        <w:t xml:space="preserve">Figure </w:t>
      </w:r>
      <w:r>
        <w:fldChar w:fldCharType="begin"/>
      </w:r>
      <w:r>
        <w:instrText xml:space="preserve"> SEQ Figure \* ARABIC </w:instrText>
      </w:r>
      <w:r>
        <w:fldChar w:fldCharType="separate"/>
      </w:r>
      <w:r w:rsidR="00271059">
        <w:rPr>
          <w:noProof/>
        </w:rPr>
        <w:t>2</w:t>
      </w:r>
      <w:r>
        <w:fldChar w:fldCharType="end"/>
      </w:r>
      <w:r>
        <w:t xml:space="preserve">. </w:t>
      </w:r>
      <w:r w:rsidRPr="00310DE0">
        <w:t>Structure of the dataset</w:t>
      </w:r>
      <w:bookmarkEnd w:id="1"/>
    </w:p>
    <w:p w14:paraId="49D2DFA3" w14:textId="63DDD508" w:rsidR="008365B7" w:rsidRDefault="008365B7" w:rsidP="008365B7">
      <w:pPr>
        <w:pStyle w:val="ListParagraph"/>
        <w:ind w:left="1080"/>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t>2</w:t>
      </w:r>
      <w:r>
        <w:rPr>
          <w:rFonts w:ascii="Times New Roman" w:hAnsi="Times New Roman" w:cs="Times New Roman"/>
        </w:rPr>
        <w:t xml:space="preserve"> </w:t>
      </w:r>
      <w:r w:rsidR="0045304B">
        <w:rPr>
          <w:rFonts w:ascii="Times New Roman" w:hAnsi="Times New Roman" w:cs="Times New Roman"/>
        </w:rPr>
        <w:t>is the</w:t>
      </w:r>
      <w:r>
        <w:rPr>
          <w:rFonts w:ascii="Times New Roman" w:hAnsi="Times New Roman" w:cs="Times New Roman"/>
        </w:rPr>
        <w:t xml:space="preserve"> dataset that I have prepared based on Tiny </w:t>
      </w:r>
      <w:proofErr w:type="spellStart"/>
      <w:r>
        <w:rPr>
          <w:rFonts w:ascii="Times New Roman" w:hAnsi="Times New Roman" w:cs="Times New Roman"/>
        </w:rPr>
        <w:t>Imagenet</w:t>
      </w:r>
      <w:proofErr w:type="spellEnd"/>
      <w:r>
        <w:rPr>
          <w:rFonts w:ascii="Times New Roman" w:hAnsi="Times New Roman" w:cs="Times New Roman"/>
        </w:rPr>
        <w:t xml:space="preserve"> dataset.</w:t>
      </w:r>
    </w:p>
    <w:p w14:paraId="5B1DC293" w14:textId="77777777" w:rsidR="003F364C" w:rsidRDefault="003F364C" w:rsidP="001F01A5">
      <w:pPr>
        <w:pStyle w:val="ListParagraph"/>
        <w:ind w:left="1440"/>
        <w:rPr>
          <w:rFonts w:ascii="Times New Roman" w:hAnsi="Times New Roman" w:cs="Times New Roman"/>
        </w:rPr>
      </w:pPr>
    </w:p>
    <w:p w14:paraId="6EBC16CE" w14:textId="77777777" w:rsidR="00271059" w:rsidRDefault="00271059" w:rsidP="00271059">
      <w:pPr>
        <w:pStyle w:val="ListParagraph"/>
        <w:keepNext/>
        <w:jc w:val="center"/>
      </w:pPr>
      <w:r w:rsidRPr="00A753C6">
        <w:drawing>
          <wp:inline distT="0" distB="0" distL="0" distR="0" wp14:anchorId="4D657738" wp14:editId="1894C49A">
            <wp:extent cx="5943600" cy="1542415"/>
            <wp:effectExtent l="0" t="0" r="0" b="635"/>
            <wp:docPr id="2121053996"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053996" name="Picture 1" descr="A screen shot of a computer&#10;&#10;AI-generated content may be incorrect."/>
                    <pic:cNvPicPr/>
                  </pic:nvPicPr>
                  <pic:blipFill>
                    <a:blip r:embed="rId13"/>
                    <a:stretch>
                      <a:fillRect/>
                    </a:stretch>
                  </pic:blipFill>
                  <pic:spPr>
                    <a:xfrm>
                      <a:off x="0" y="0"/>
                      <a:ext cx="5943600" cy="1542415"/>
                    </a:xfrm>
                    <a:prstGeom prst="rect">
                      <a:avLst/>
                    </a:prstGeom>
                  </pic:spPr>
                </pic:pic>
              </a:graphicData>
            </a:graphic>
          </wp:inline>
        </w:drawing>
      </w:r>
    </w:p>
    <w:p w14:paraId="0E3FC40B" w14:textId="58CB8366" w:rsidR="00271059" w:rsidRPr="008365B7" w:rsidRDefault="00271059" w:rsidP="008365B7">
      <w:pPr>
        <w:pStyle w:val="Caption"/>
        <w:jc w:val="center"/>
        <w:rPr>
          <w:rFonts w:ascii="Times New Roman" w:hAnsi="Times New Roman" w:cs="Times New Roman"/>
        </w:rPr>
      </w:pPr>
      <w:bookmarkStart w:id="2" w:name="_Toc211334161"/>
      <w:r>
        <w:t xml:space="preserve">Figure </w:t>
      </w:r>
      <w:r>
        <w:fldChar w:fldCharType="begin"/>
      </w:r>
      <w:r>
        <w:instrText xml:space="preserve"> SEQ Figure \* ARABIC </w:instrText>
      </w:r>
      <w:r>
        <w:fldChar w:fldCharType="separate"/>
      </w:r>
      <w:r>
        <w:rPr>
          <w:noProof/>
        </w:rPr>
        <w:t>3</w:t>
      </w:r>
      <w:r>
        <w:fldChar w:fldCharType="end"/>
      </w:r>
      <w:r>
        <w:t xml:space="preserve">. </w:t>
      </w:r>
      <w:r w:rsidRPr="00B022AC">
        <w:t>Dataset Creation and File Generation for Tiny ImageNet Challenge</w:t>
      </w:r>
      <w:bookmarkEnd w:id="2"/>
    </w:p>
    <w:p w14:paraId="024E52F3" w14:textId="4F1CF3BC" w:rsidR="00271059" w:rsidRPr="000A06ED" w:rsidRDefault="00271059" w:rsidP="00271059">
      <w:pPr>
        <w:jc w:val="both"/>
        <w:rPr>
          <w:rFonts w:ascii="Times New Roman" w:hAnsi="Times New Roman" w:cs="Times New Roman"/>
        </w:rPr>
      </w:pPr>
      <w:r w:rsidRPr="000A06ED">
        <w:rPr>
          <w:rFonts w:ascii="Times New Roman" w:hAnsi="Times New Roman" w:cs="Times New Roman"/>
        </w:rPr>
        <w:t xml:space="preserve">Figure </w:t>
      </w:r>
      <w:r w:rsidR="008365B7">
        <w:rPr>
          <w:rFonts w:ascii="Times New Roman" w:hAnsi="Times New Roman" w:cs="Times New Roman"/>
        </w:rPr>
        <w:t>3</w:t>
      </w:r>
      <w:r w:rsidRPr="000A06ED">
        <w:rPr>
          <w:rFonts w:ascii="Times New Roman" w:hAnsi="Times New Roman" w:cs="Times New Roman"/>
        </w:rPr>
        <w:t xml:space="preserve"> shows the output of the terminal after successfully creating my dataset based on </w:t>
      </w:r>
      <w:proofErr w:type="gramStart"/>
      <w:r w:rsidRPr="000A06ED">
        <w:rPr>
          <w:rFonts w:ascii="Times New Roman" w:hAnsi="Times New Roman" w:cs="Times New Roman"/>
        </w:rPr>
        <w:t>Tiny</w:t>
      </w:r>
      <w:proofErr w:type="gramEnd"/>
      <w:r w:rsidRPr="000A06ED">
        <w:rPr>
          <w:rFonts w:ascii="Times New Roman" w:hAnsi="Times New Roman" w:cs="Times New Roman"/>
        </w:rPr>
        <w:t xml:space="preserve"> dataset. Along with the six files that I have created. Here is a brief explanation of </w:t>
      </w:r>
      <w:r w:rsidRPr="2925E058">
        <w:rPr>
          <w:rFonts w:ascii="Times New Roman" w:hAnsi="Times New Roman" w:cs="Times New Roman"/>
        </w:rPr>
        <w:t>the six</w:t>
      </w:r>
      <w:r w:rsidRPr="000A06ED">
        <w:rPr>
          <w:rFonts w:ascii="Times New Roman" w:hAnsi="Times New Roman" w:cs="Times New Roman"/>
        </w:rPr>
        <w:t xml:space="preserve"> files</w:t>
      </w:r>
      <w:r w:rsidRPr="562EF6F5">
        <w:rPr>
          <w:rFonts w:ascii="Times New Roman" w:hAnsi="Times New Roman" w:cs="Times New Roman"/>
        </w:rPr>
        <w:t>:</w:t>
      </w:r>
      <w:r w:rsidRPr="000A06ED">
        <w:rPr>
          <w:rFonts w:ascii="Times New Roman" w:hAnsi="Times New Roman" w:cs="Times New Roman"/>
        </w:rPr>
        <w:t xml:space="preserve"> </w:t>
      </w:r>
    </w:p>
    <w:p w14:paraId="11D0DB3E" w14:textId="77777777" w:rsidR="00271059" w:rsidRPr="000A06ED" w:rsidRDefault="00271059" w:rsidP="00271059">
      <w:pPr>
        <w:pStyle w:val="ListParagraph"/>
        <w:numPr>
          <w:ilvl w:val="0"/>
          <w:numId w:val="21"/>
        </w:numPr>
        <w:jc w:val="both"/>
        <w:rPr>
          <w:rFonts w:ascii="Times New Roman" w:hAnsi="Times New Roman" w:cs="Times New Roman"/>
        </w:rPr>
      </w:pPr>
      <w:r w:rsidRPr="000A06ED">
        <w:rPr>
          <w:rFonts w:ascii="Times New Roman" w:hAnsi="Times New Roman" w:cs="Times New Roman"/>
          <w:b/>
          <w:bCs/>
        </w:rPr>
        <w:t>classes.txt:</w:t>
      </w:r>
      <w:r w:rsidRPr="000A06ED">
        <w:rPr>
          <w:rFonts w:ascii="Times New Roman" w:hAnsi="Times New Roman" w:cs="Times New Roman"/>
        </w:rPr>
        <w:t xml:space="preserve"> it has a list of unique class identifiers for example n01443537, n</w:t>
      </w:r>
      <w:proofErr w:type="gramStart"/>
      <w:r w:rsidRPr="000A06ED">
        <w:rPr>
          <w:rFonts w:ascii="Times New Roman" w:hAnsi="Times New Roman" w:cs="Times New Roman"/>
        </w:rPr>
        <w:t>01629819 ,</w:t>
      </w:r>
      <w:proofErr w:type="gramEnd"/>
      <w:r>
        <w:rPr>
          <w:rFonts w:ascii="Times New Roman" w:hAnsi="Times New Roman" w:cs="Times New Roman"/>
        </w:rPr>
        <w:t xml:space="preserve"> </w:t>
      </w:r>
      <w:r w:rsidRPr="000A06ED">
        <w:rPr>
          <w:rFonts w:ascii="Times New Roman" w:hAnsi="Times New Roman" w:cs="Times New Roman"/>
        </w:rPr>
        <w:t>n01641577 and so on</w:t>
      </w:r>
    </w:p>
    <w:p w14:paraId="14779E63" w14:textId="77777777" w:rsidR="00271059" w:rsidRPr="00D870B0" w:rsidRDefault="00271059" w:rsidP="00271059">
      <w:pPr>
        <w:pStyle w:val="ListParagraph"/>
        <w:numPr>
          <w:ilvl w:val="0"/>
          <w:numId w:val="21"/>
        </w:numPr>
        <w:jc w:val="both"/>
      </w:pPr>
      <w:proofErr w:type="spellStart"/>
      <w:proofErr w:type="gramStart"/>
      <w:r w:rsidRPr="000A06ED">
        <w:rPr>
          <w:rFonts w:ascii="Times New Roman" w:hAnsi="Times New Roman" w:cs="Times New Roman"/>
          <w:b/>
          <w:bCs/>
        </w:rPr>
        <w:t>labels.json</w:t>
      </w:r>
      <w:proofErr w:type="spellEnd"/>
      <w:proofErr w:type="gramEnd"/>
      <w:r w:rsidRPr="000A06ED">
        <w:rPr>
          <w:rFonts w:ascii="Times New Roman" w:hAnsi="Times New Roman" w:cs="Times New Roman"/>
          <w:b/>
          <w:bCs/>
        </w:rPr>
        <w:t>:</w:t>
      </w:r>
      <w:r w:rsidRPr="000A06ED">
        <w:rPr>
          <w:rFonts w:ascii="Times New Roman" w:hAnsi="Times New Roman" w:cs="Times New Roman"/>
        </w:rPr>
        <w:t xml:space="preserve"> </w:t>
      </w:r>
      <w:r w:rsidRPr="00D870B0">
        <w:rPr>
          <w:rFonts w:ascii="Times New Roman" w:hAnsi="Times New Roman" w:cs="Times New Roman"/>
        </w:rPr>
        <w:t>I created this file to use later during model training and evaluation. It allows me to refer to each class by its corresponding class ID instead of dealing with long class identifiers.</w:t>
      </w:r>
    </w:p>
    <w:p w14:paraId="4C0403AC" w14:textId="77777777" w:rsidR="00271059" w:rsidRPr="000A06ED" w:rsidRDefault="00271059" w:rsidP="00271059">
      <w:pPr>
        <w:pStyle w:val="ListParagraph"/>
        <w:numPr>
          <w:ilvl w:val="0"/>
          <w:numId w:val="21"/>
        </w:numPr>
        <w:jc w:val="both"/>
        <w:rPr>
          <w:rFonts w:ascii="Times New Roman" w:hAnsi="Times New Roman" w:cs="Times New Roman"/>
        </w:rPr>
      </w:pPr>
      <w:proofErr w:type="spellStart"/>
      <w:r w:rsidRPr="000A06ED">
        <w:rPr>
          <w:rFonts w:ascii="Times New Roman" w:hAnsi="Times New Roman" w:cs="Times New Roman"/>
          <w:b/>
          <w:bCs/>
        </w:rPr>
        <w:t>dataset_</w:t>
      </w:r>
      <w:proofErr w:type="gramStart"/>
      <w:r w:rsidRPr="000A06ED">
        <w:rPr>
          <w:rFonts w:ascii="Times New Roman" w:hAnsi="Times New Roman" w:cs="Times New Roman"/>
          <w:b/>
          <w:bCs/>
        </w:rPr>
        <w:t>stats.json</w:t>
      </w:r>
      <w:proofErr w:type="spellEnd"/>
      <w:proofErr w:type="gramEnd"/>
      <w:r w:rsidRPr="000A06ED">
        <w:rPr>
          <w:rFonts w:ascii="Times New Roman" w:hAnsi="Times New Roman" w:cs="Times New Roman"/>
        </w:rPr>
        <w:t xml:space="preserve">: I have created the </w:t>
      </w:r>
      <w:proofErr w:type="spellStart"/>
      <w:r w:rsidRPr="000A06ED">
        <w:rPr>
          <w:rFonts w:ascii="Times New Roman" w:hAnsi="Times New Roman" w:cs="Times New Roman"/>
        </w:rPr>
        <w:t>dataset_stats.json</w:t>
      </w:r>
      <w:proofErr w:type="spellEnd"/>
      <w:r w:rsidRPr="000A06ED">
        <w:rPr>
          <w:rFonts w:ascii="Times New Roman" w:hAnsi="Times New Roman" w:cs="Times New Roman"/>
        </w:rPr>
        <w:t xml:space="preserve"> file to store important preprocessing information for the subset of the Tiny ImageNet dataset. This includes:</w:t>
      </w:r>
    </w:p>
    <w:p w14:paraId="510DB0CE"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Mean RGB values and standard deviation of RGB values, which are used for normalizing the dataset before training the model. These values are calculated for each color channel (Red, Green, and Blue).</w:t>
      </w:r>
    </w:p>
    <w:p w14:paraId="1544A814"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 xml:space="preserve">Total </w:t>
      </w:r>
      <w:r w:rsidRPr="77F48F07">
        <w:rPr>
          <w:rFonts w:ascii="Times New Roman" w:hAnsi="Times New Roman" w:cs="Times New Roman"/>
        </w:rPr>
        <w:t>pixels</w:t>
      </w:r>
      <w:r w:rsidRPr="00E171A9">
        <w:rPr>
          <w:rFonts w:ascii="Times New Roman" w:hAnsi="Times New Roman" w:cs="Times New Roman"/>
        </w:rPr>
        <w:t xml:space="preserve"> </w:t>
      </w:r>
      <w:proofErr w:type="gramStart"/>
      <w:r w:rsidRPr="2FD24012">
        <w:rPr>
          <w:rFonts w:ascii="Times New Roman" w:hAnsi="Times New Roman" w:cs="Times New Roman"/>
        </w:rPr>
        <w:t>counts</w:t>
      </w:r>
      <w:proofErr w:type="gramEnd"/>
      <w:r w:rsidRPr="00E171A9">
        <w:rPr>
          <w:rFonts w:ascii="Times New Roman" w:hAnsi="Times New Roman" w:cs="Times New Roman"/>
        </w:rPr>
        <w:t xml:space="preserve"> across all images in the dataset, providing insight into the overall scale of the data.</w:t>
      </w:r>
    </w:p>
    <w:p w14:paraId="05F0C78F"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lastRenderedPageBreak/>
        <w:t>Resize settings, where the shorter side of each image is resized to 256 pixels, ensuring consistent image dimensions.</w:t>
      </w:r>
    </w:p>
    <w:p w14:paraId="01246696" w14:textId="77777777" w:rsidR="00271059" w:rsidRPr="000A06ED"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Crop size of 224x224 pixels, which is used after resizing to crop the image and ensure consistent dimensions suitable for input into the model.</w:t>
      </w:r>
    </w:p>
    <w:p w14:paraId="6C802D5B" w14:textId="77777777" w:rsidR="00271059" w:rsidRPr="000A06ED" w:rsidRDefault="00271059" w:rsidP="00271059">
      <w:pPr>
        <w:pStyle w:val="ListParagraph"/>
        <w:numPr>
          <w:ilvl w:val="0"/>
          <w:numId w:val="21"/>
        </w:numPr>
        <w:jc w:val="both"/>
        <w:rPr>
          <w:rFonts w:ascii="Times New Roman" w:hAnsi="Times New Roman" w:cs="Times New Roman"/>
        </w:rPr>
      </w:pPr>
      <w:r w:rsidRPr="000A06ED">
        <w:rPr>
          <w:rFonts w:ascii="Times New Roman" w:hAnsi="Times New Roman" w:cs="Times New Roman"/>
          <w:b/>
          <w:bCs/>
        </w:rPr>
        <w:t>Manifest files</w:t>
      </w:r>
      <w:r w:rsidRPr="000A06ED">
        <w:rPr>
          <w:rFonts w:ascii="Times New Roman" w:hAnsi="Times New Roman" w:cs="Times New Roman"/>
        </w:rPr>
        <w:t xml:space="preserve">: Each of the manifest files (train_manifest.csv, val_manifest.csv, test_manifest.csv) contains 8 columns that organize and describe the image data. </w:t>
      </w:r>
    </w:p>
    <w:p w14:paraId="0C58E3FD"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Split: subset the image belongs to. This will be "train" for the training set, "validation" for the validation set, and "test" for the test set.</w:t>
      </w:r>
    </w:p>
    <w:p w14:paraId="492F1D87"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t>relative_path</w:t>
      </w:r>
      <w:proofErr w:type="spellEnd"/>
      <w:r w:rsidRPr="000A06ED">
        <w:rPr>
          <w:rFonts w:ascii="Times New Roman" w:hAnsi="Times New Roman" w:cs="Times New Roman"/>
        </w:rPr>
        <w:t>: location of each image file.</w:t>
      </w:r>
    </w:p>
    <w:p w14:paraId="2F8C9BDC"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t>class_name</w:t>
      </w:r>
      <w:proofErr w:type="spellEnd"/>
      <w:r w:rsidRPr="000A06ED">
        <w:rPr>
          <w:rFonts w:ascii="Times New Roman" w:hAnsi="Times New Roman" w:cs="Times New Roman"/>
        </w:rPr>
        <w:t>: refers to the WordNet ID</w:t>
      </w:r>
    </w:p>
    <w:p w14:paraId="40441C44"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t>class_id</w:t>
      </w:r>
      <w:proofErr w:type="spellEnd"/>
      <w:r w:rsidRPr="000A06ED">
        <w:rPr>
          <w:rFonts w:ascii="Times New Roman" w:hAnsi="Times New Roman" w:cs="Times New Roman"/>
        </w:rPr>
        <w:t>: numerical ID assigned to the class</w:t>
      </w:r>
    </w:p>
    <w:p w14:paraId="0FFD3246"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x1: x-coordinate of the top-left corner of the bounding box</w:t>
      </w:r>
    </w:p>
    <w:p w14:paraId="7F7E6B89"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y1: y-coordinate of the top-left corner of the bounding box</w:t>
      </w:r>
    </w:p>
    <w:p w14:paraId="2FF06B3E"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x2: x-coordinate of the bottom-right corner of the bounding box</w:t>
      </w:r>
    </w:p>
    <w:p w14:paraId="354F08C2"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y2: y-coordinate of the bottom-right corner of the bounding box</w:t>
      </w:r>
    </w:p>
    <w:p w14:paraId="116F9FB3" w14:textId="77777777" w:rsidR="00271059" w:rsidRDefault="00271059" w:rsidP="001F01A5">
      <w:pPr>
        <w:pStyle w:val="ListParagraph"/>
        <w:ind w:left="1440"/>
        <w:rPr>
          <w:rFonts w:ascii="Times New Roman" w:hAnsi="Times New Roman" w:cs="Times New Roman"/>
        </w:rPr>
      </w:pPr>
    </w:p>
    <w:p w14:paraId="68C43CE5" w14:textId="77777777" w:rsidR="003F364C" w:rsidRDefault="003F364C" w:rsidP="001F01A5">
      <w:pPr>
        <w:pStyle w:val="ListParagraph"/>
        <w:ind w:left="1440"/>
        <w:rPr>
          <w:rFonts w:ascii="Times New Roman" w:hAnsi="Times New Roman" w:cs="Times New Roman"/>
        </w:rPr>
      </w:pPr>
    </w:p>
    <w:p w14:paraId="428A6094" w14:textId="4E64D7A4" w:rsidR="00FB29C0" w:rsidRDefault="00FB29C0" w:rsidP="00FB29C0">
      <w:pPr>
        <w:pStyle w:val="ListParagraph"/>
        <w:numPr>
          <w:ilvl w:val="1"/>
          <w:numId w:val="3"/>
        </w:numPr>
        <w:rPr>
          <w:rFonts w:ascii="Times New Roman" w:hAnsi="Times New Roman" w:cs="Times New Roman"/>
        </w:rPr>
      </w:pPr>
      <w:r>
        <w:rPr>
          <w:rFonts w:ascii="Times New Roman" w:hAnsi="Times New Roman" w:cs="Times New Roman"/>
        </w:rPr>
        <w:t>Question 2</w:t>
      </w:r>
      <w:r w:rsidR="00D71BD4">
        <w:rPr>
          <w:rFonts w:ascii="Times New Roman" w:hAnsi="Times New Roman" w:cs="Times New Roman"/>
        </w:rPr>
        <w:t xml:space="preserve"> </w:t>
      </w:r>
      <w:r w:rsidR="00D71BD4">
        <w:rPr>
          <w:rFonts w:ascii="Times New Roman" w:hAnsi="Times New Roman" w:cs="Times New Roman"/>
        </w:rPr>
        <w:t>results</w:t>
      </w:r>
      <w:r w:rsidR="00D71BD4">
        <w:rPr>
          <w:rFonts w:ascii="Times New Roman" w:hAnsi="Times New Roman" w:cs="Times New Roman"/>
        </w:rPr>
        <w:t>:</w:t>
      </w:r>
    </w:p>
    <w:p w14:paraId="10FB31E4" w14:textId="77777777" w:rsidR="006E7F26" w:rsidRDefault="006E7F26" w:rsidP="006E7F26">
      <w:pPr>
        <w:pStyle w:val="ListParagraph"/>
        <w:ind w:left="1440"/>
        <w:rPr>
          <w:rFonts w:ascii="Times New Roman" w:hAnsi="Times New Roman" w:cs="Times New Roman"/>
        </w:rPr>
      </w:pPr>
    </w:p>
    <w:p w14:paraId="11F654E2" w14:textId="77777777" w:rsidR="006A0D88" w:rsidRDefault="00D04548" w:rsidP="006A0D88">
      <w:pPr>
        <w:pStyle w:val="ListParagraph"/>
        <w:keepNext/>
        <w:ind w:left="1440"/>
        <w:jc w:val="center"/>
      </w:pPr>
      <w:r w:rsidRPr="00D04548">
        <w:rPr>
          <w:rFonts w:ascii="Times New Roman" w:hAnsi="Times New Roman" w:cs="Times New Roman"/>
        </w:rPr>
        <w:drawing>
          <wp:inline distT="0" distB="0" distL="0" distR="0" wp14:anchorId="72A79B78" wp14:editId="5A0AABE5">
            <wp:extent cx="3296920" cy="2331684"/>
            <wp:effectExtent l="0" t="0" r="0" b="0"/>
            <wp:docPr id="1655323804" name="Picture 1"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323804" name="Picture 1" descr="A graph of a line&#10;&#10;AI-generated content may be incorrect."/>
                    <pic:cNvPicPr/>
                  </pic:nvPicPr>
                  <pic:blipFill>
                    <a:blip r:embed="rId14"/>
                    <a:stretch>
                      <a:fillRect/>
                    </a:stretch>
                  </pic:blipFill>
                  <pic:spPr>
                    <a:xfrm>
                      <a:off x="0" y="0"/>
                      <a:ext cx="3312492" cy="2342697"/>
                    </a:xfrm>
                    <a:prstGeom prst="rect">
                      <a:avLst/>
                    </a:prstGeom>
                  </pic:spPr>
                </pic:pic>
              </a:graphicData>
            </a:graphic>
          </wp:inline>
        </w:drawing>
      </w:r>
    </w:p>
    <w:p w14:paraId="10331D0F" w14:textId="31096892" w:rsidR="00D04548" w:rsidRDefault="006A0D88" w:rsidP="006A0D88">
      <w:pPr>
        <w:pStyle w:val="Caption"/>
        <w:jc w:val="center"/>
        <w:rPr>
          <w:rFonts w:ascii="Times New Roman" w:hAnsi="Times New Roman" w:cs="Times New Roman"/>
        </w:rPr>
      </w:pPr>
      <w:bookmarkStart w:id="3" w:name="_Toc211334162"/>
      <w:r>
        <w:t xml:space="preserve">Figure </w:t>
      </w:r>
      <w:r>
        <w:fldChar w:fldCharType="begin"/>
      </w:r>
      <w:r>
        <w:instrText xml:space="preserve"> SEQ Figure \* ARABIC </w:instrText>
      </w:r>
      <w:r>
        <w:fldChar w:fldCharType="separate"/>
      </w:r>
      <w:r w:rsidR="00271059">
        <w:rPr>
          <w:noProof/>
        </w:rPr>
        <w:t>4</w:t>
      </w:r>
      <w:r>
        <w:fldChar w:fldCharType="end"/>
      </w:r>
      <w:r>
        <w:t xml:space="preserve">. </w:t>
      </w:r>
      <w:r w:rsidRPr="00847FB2">
        <w:t>Training error vs. epochs (CIFAR-10, 4-layer CNN)</w:t>
      </w:r>
      <w:bookmarkEnd w:id="3"/>
    </w:p>
    <w:p w14:paraId="271475D4" w14:textId="3D767CA9" w:rsidR="00943A9E" w:rsidRDefault="009728D0" w:rsidP="009728D0">
      <w:pPr>
        <w:ind w:left="1080"/>
        <w:jc w:val="both"/>
        <w:rPr>
          <w:rFonts w:ascii="Times New Roman" w:hAnsi="Times New Roman" w:cs="Times New Roman"/>
        </w:rPr>
      </w:pPr>
      <w:r>
        <w:rPr>
          <w:rFonts w:ascii="Times New Roman" w:hAnsi="Times New Roman" w:cs="Times New Roman"/>
        </w:rPr>
        <w:t xml:space="preserve">In figure 4, </w:t>
      </w:r>
      <w:r w:rsidR="001114E5" w:rsidRPr="001114E5">
        <w:rPr>
          <w:rFonts w:ascii="Times New Roman" w:hAnsi="Times New Roman" w:cs="Times New Roman"/>
        </w:rPr>
        <w:t xml:space="preserve">I </w:t>
      </w:r>
      <w:r w:rsidR="002B63A2" w:rsidRPr="001114E5">
        <w:rPr>
          <w:rFonts w:ascii="Times New Roman" w:hAnsi="Times New Roman" w:cs="Times New Roman"/>
        </w:rPr>
        <w:t>plotted</w:t>
      </w:r>
      <w:r w:rsidR="001114E5" w:rsidRPr="001114E5">
        <w:rPr>
          <w:rFonts w:ascii="Times New Roman" w:hAnsi="Times New Roman" w:cs="Times New Roman"/>
        </w:rPr>
        <w:t xml:space="preserve"> training error for </w:t>
      </w:r>
      <w:proofErr w:type="spellStart"/>
      <w:r w:rsidR="001114E5" w:rsidRPr="001114E5">
        <w:rPr>
          <w:rFonts w:ascii="Times New Roman" w:hAnsi="Times New Roman" w:cs="Times New Roman"/>
        </w:rPr>
        <w:t>ReLU</w:t>
      </w:r>
      <w:proofErr w:type="spellEnd"/>
      <w:r w:rsidR="001114E5" w:rsidRPr="001114E5">
        <w:rPr>
          <w:rFonts w:ascii="Times New Roman" w:hAnsi="Times New Roman" w:cs="Times New Roman"/>
        </w:rPr>
        <w:t xml:space="preserve"> </w:t>
      </w:r>
      <w:r w:rsidR="001114E5">
        <w:rPr>
          <w:rFonts w:ascii="Times New Roman" w:hAnsi="Times New Roman" w:cs="Times New Roman"/>
        </w:rPr>
        <w:t xml:space="preserve">with </w:t>
      </w:r>
      <w:r w:rsidR="009A2CDE">
        <w:rPr>
          <w:rFonts w:ascii="Times New Roman" w:hAnsi="Times New Roman" w:cs="Times New Roman"/>
        </w:rPr>
        <w:t xml:space="preserve">learning rate </w:t>
      </w:r>
      <w:r w:rsidR="001114E5" w:rsidRPr="001114E5">
        <w:rPr>
          <w:rFonts w:ascii="Times New Roman" w:hAnsi="Times New Roman" w:cs="Times New Roman"/>
        </w:rPr>
        <w:t>0.2</w:t>
      </w:r>
      <w:r w:rsidR="009A2CDE">
        <w:rPr>
          <w:rFonts w:ascii="Times New Roman" w:hAnsi="Times New Roman" w:cs="Times New Roman"/>
        </w:rPr>
        <w:t xml:space="preserve"> </w:t>
      </w:r>
      <w:r w:rsidR="001114E5" w:rsidRPr="001114E5">
        <w:rPr>
          <w:rFonts w:ascii="Times New Roman" w:hAnsi="Times New Roman" w:cs="Times New Roman"/>
        </w:rPr>
        <w:t xml:space="preserve">and Tanh </w:t>
      </w:r>
      <w:r w:rsidR="009A2CDE">
        <w:rPr>
          <w:rFonts w:ascii="Times New Roman" w:hAnsi="Times New Roman" w:cs="Times New Roman"/>
        </w:rPr>
        <w:t xml:space="preserve">with learning rate </w:t>
      </w:r>
      <w:r w:rsidR="001114E5" w:rsidRPr="001114E5">
        <w:rPr>
          <w:rFonts w:ascii="Times New Roman" w:hAnsi="Times New Roman" w:cs="Times New Roman"/>
        </w:rPr>
        <w:t xml:space="preserve">0.05. I </w:t>
      </w:r>
      <w:r w:rsidR="009A2CDE" w:rsidRPr="001114E5">
        <w:rPr>
          <w:rFonts w:ascii="Times New Roman" w:hAnsi="Times New Roman" w:cs="Times New Roman"/>
        </w:rPr>
        <w:t>stopped</w:t>
      </w:r>
      <w:r w:rsidR="001114E5" w:rsidRPr="001114E5">
        <w:rPr>
          <w:rFonts w:ascii="Times New Roman" w:hAnsi="Times New Roman" w:cs="Times New Roman"/>
        </w:rPr>
        <w:t xml:space="preserve"> when training error </w:t>
      </w:r>
      <w:r w:rsidR="009A2CDE">
        <w:rPr>
          <w:rFonts w:ascii="Times New Roman" w:hAnsi="Times New Roman" w:cs="Times New Roman"/>
        </w:rPr>
        <w:t xml:space="preserve">is less or equal than </w:t>
      </w:r>
      <w:r w:rsidR="001114E5" w:rsidRPr="001114E5">
        <w:rPr>
          <w:rFonts w:ascii="Times New Roman" w:hAnsi="Times New Roman" w:cs="Times New Roman"/>
        </w:rPr>
        <w:t xml:space="preserve">25%. </w:t>
      </w:r>
      <w:r w:rsidR="0046549F">
        <w:rPr>
          <w:rFonts w:ascii="Times New Roman" w:hAnsi="Times New Roman" w:cs="Times New Roman"/>
        </w:rPr>
        <w:t xml:space="preserve">From figure 4 the </w:t>
      </w:r>
      <w:r w:rsidR="002621A4">
        <w:rPr>
          <w:rFonts w:ascii="Times New Roman" w:hAnsi="Times New Roman" w:cs="Times New Roman"/>
        </w:rPr>
        <w:t>blue</w:t>
      </w:r>
      <w:r w:rsidR="0046549F">
        <w:rPr>
          <w:rFonts w:ascii="Times New Roman" w:hAnsi="Times New Roman" w:cs="Times New Roman"/>
        </w:rPr>
        <w:t xml:space="preserve"> line shows </w:t>
      </w:r>
      <w:proofErr w:type="spellStart"/>
      <w:r w:rsidR="0066796F">
        <w:rPr>
          <w:rFonts w:ascii="Times New Roman" w:hAnsi="Times New Roman" w:cs="Times New Roman"/>
        </w:rPr>
        <w:t>ReLU</w:t>
      </w:r>
      <w:proofErr w:type="spellEnd"/>
      <w:r w:rsidR="0066796F">
        <w:rPr>
          <w:rFonts w:ascii="Times New Roman" w:hAnsi="Times New Roman" w:cs="Times New Roman"/>
        </w:rPr>
        <w:t xml:space="preserve"> activation </w:t>
      </w:r>
      <w:r w:rsidR="002621A4">
        <w:rPr>
          <w:rFonts w:ascii="Times New Roman" w:hAnsi="Times New Roman" w:cs="Times New Roman"/>
        </w:rPr>
        <w:t>function,</w:t>
      </w:r>
      <w:r w:rsidR="0066796F">
        <w:rPr>
          <w:rFonts w:ascii="Times New Roman" w:hAnsi="Times New Roman" w:cs="Times New Roman"/>
        </w:rPr>
        <w:t xml:space="preserve"> and </w:t>
      </w:r>
      <w:r w:rsidR="0083379A">
        <w:rPr>
          <w:rFonts w:ascii="Times New Roman" w:hAnsi="Times New Roman" w:cs="Times New Roman"/>
        </w:rPr>
        <w:t xml:space="preserve">the dashed orange line is tanh activation function. </w:t>
      </w:r>
      <w:r w:rsidR="00115AD3">
        <w:rPr>
          <w:rFonts w:ascii="Times New Roman" w:hAnsi="Times New Roman" w:cs="Times New Roman"/>
        </w:rPr>
        <w:t xml:space="preserve">From </w:t>
      </w:r>
      <w:r w:rsidR="007540A2">
        <w:rPr>
          <w:rFonts w:ascii="Times New Roman" w:hAnsi="Times New Roman" w:cs="Times New Roman"/>
        </w:rPr>
        <w:t xml:space="preserve">figure 4, we can see that </w:t>
      </w:r>
      <w:proofErr w:type="spellStart"/>
      <w:r w:rsidR="001114E5" w:rsidRPr="001114E5">
        <w:rPr>
          <w:rFonts w:ascii="Times New Roman" w:hAnsi="Times New Roman" w:cs="Times New Roman"/>
        </w:rPr>
        <w:t>ReLU</w:t>
      </w:r>
      <w:proofErr w:type="spellEnd"/>
      <w:r w:rsidR="001114E5" w:rsidRPr="001114E5">
        <w:rPr>
          <w:rFonts w:ascii="Times New Roman" w:hAnsi="Times New Roman" w:cs="Times New Roman"/>
        </w:rPr>
        <w:t xml:space="preserve"> reaches the threshold at epoch 6</w:t>
      </w:r>
      <w:r w:rsidR="002621A4">
        <w:rPr>
          <w:rFonts w:ascii="Times New Roman" w:hAnsi="Times New Roman" w:cs="Times New Roman"/>
        </w:rPr>
        <w:t xml:space="preserve"> while </w:t>
      </w:r>
      <w:r w:rsidR="001114E5" w:rsidRPr="001114E5">
        <w:rPr>
          <w:rFonts w:ascii="Times New Roman" w:hAnsi="Times New Roman" w:cs="Times New Roman"/>
        </w:rPr>
        <w:t>Tanh at epoch 8</w:t>
      </w:r>
      <w:r w:rsidR="00943A9E">
        <w:rPr>
          <w:rFonts w:ascii="Times New Roman" w:hAnsi="Times New Roman" w:cs="Times New Roman"/>
        </w:rPr>
        <w:t xml:space="preserve">. </w:t>
      </w:r>
    </w:p>
    <w:p w14:paraId="26F7BB20" w14:textId="56F91417" w:rsidR="006E7F26" w:rsidRPr="001114E5" w:rsidRDefault="006E7F26" w:rsidP="001114E5">
      <w:pPr>
        <w:pStyle w:val="ListParagraph"/>
        <w:ind w:left="1440"/>
        <w:jc w:val="both"/>
        <w:rPr>
          <w:rFonts w:ascii="Times New Roman" w:hAnsi="Times New Roman" w:cs="Times New Roman"/>
        </w:rPr>
      </w:pPr>
    </w:p>
    <w:p w14:paraId="353B8C4C" w14:textId="77777777" w:rsidR="00E270B9" w:rsidRDefault="006E7F26" w:rsidP="00E270B9">
      <w:pPr>
        <w:pStyle w:val="ListParagraph"/>
        <w:keepNext/>
        <w:ind w:left="1440"/>
        <w:jc w:val="center"/>
      </w:pPr>
      <w:r w:rsidRPr="006E7F26">
        <w:rPr>
          <w:rFonts w:ascii="Times New Roman" w:hAnsi="Times New Roman" w:cs="Times New Roman"/>
        </w:rPr>
        <w:drawing>
          <wp:inline distT="0" distB="0" distL="0" distR="0" wp14:anchorId="4F7A286B" wp14:editId="48783B22">
            <wp:extent cx="3297506" cy="2343730"/>
            <wp:effectExtent l="0" t="0" r="0" b="0"/>
            <wp:docPr id="1418762499" name="Picture 1" descr="A graph with orange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62499" name="Picture 1" descr="A graph with orange lines and white text&#10;&#10;AI-generated content may be incorrect."/>
                    <pic:cNvPicPr/>
                  </pic:nvPicPr>
                  <pic:blipFill>
                    <a:blip r:embed="rId15"/>
                    <a:stretch>
                      <a:fillRect/>
                    </a:stretch>
                  </pic:blipFill>
                  <pic:spPr>
                    <a:xfrm>
                      <a:off x="0" y="0"/>
                      <a:ext cx="3309388" cy="2352175"/>
                    </a:xfrm>
                    <a:prstGeom prst="rect">
                      <a:avLst/>
                    </a:prstGeom>
                  </pic:spPr>
                </pic:pic>
              </a:graphicData>
            </a:graphic>
          </wp:inline>
        </w:drawing>
      </w:r>
    </w:p>
    <w:p w14:paraId="0CB695A8" w14:textId="241DBDC2" w:rsidR="00D04548" w:rsidRDefault="00E270B9" w:rsidP="00E270B9">
      <w:pPr>
        <w:pStyle w:val="Caption"/>
        <w:jc w:val="center"/>
        <w:rPr>
          <w:rFonts w:ascii="Times New Roman" w:hAnsi="Times New Roman" w:cs="Times New Roman"/>
        </w:rPr>
      </w:pPr>
      <w:bookmarkStart w:id="4" w:name="_Toc211334163"/>
      <w:r>
        <w:t xml:space="preserve">Figure </w:t>
      </w:r>
      <w:r>
        <w:fldChar w:fldCharType="begin"/>
      </w:r>
      <w:r>
        <w:instrText xml:space="preserve"> SEQ Figure \* ARABIC </w:instrText>
      </w:r>
      <w:r>
        <w:fldChar w:fldCharType="separate"/>
      </w:r>
      <w:r w:rsidR="00271059">
        <w:rPr>
          <w:noProof/>
        </w:rPr>
        <w:t>5</w:t>
      </w:r>
      <w:r>
        <w:fldChar w:fldCharType="end"/>
      </w:r>
      <w:r>
        <w:t xml:space="preserve">. </w:t>
      </w:r>
      <w:r w:rsidR="005543F9" w:rsidRPr="005543F9">
        <w:t>Time per epoch (</w:t>
      </w:r>
      <w:proofErr w:type="spellStart"/>
      <w:r w:rsidR="005543F9" w:rsidRPr="005543F9">
        <w:t>ReLU</w:t>
      </w:r>
      <w:proofErr w:type="spellEnd"/>
      <w:r w:rsidR="005543F9" w:rsidRPr="005543F9">
        <w:t xml:space="preserve"> vs. Tanh</w:t>
      </w:r>
      <w:r w:rsidR="002621A4">
        <w:t>)</w:t>
      </w:r>
      <w:bookmarkEnd w:id="4"/>
    </w:p>
    <w:p w14:paraId="3D851C14" w14:textId="1FFDACAB" w:rsidR="00880D93" w:rsidRPr="001D7502" w:rsidRDefault="003B3D62" w:rsidP="001D7502">
      <w:pPr>
        <w:ind w:left="720"/>
        <w:jc w:val="both"/>
        <w:rPr>
          <w:rFonts w:ascii="Times New Roman" w:hAnsi="Times New Roman" w:cs="Times New Roman"/>
        </w:rPr>
      </w:pPr>
      <w:r w:rsidRPr="001D7502">
        <w:rPr>
          <w:rFonts w:ascii="Times New Roman" w:hAnsi="Times New Roman" w:cs="Times New Roman"/>
        </w:rPr>
        <w:t>Figure 5 shows</w:t>
      </w:r>
      <w:r w:rsidRPr="003B3D62">
        <w:rPr>
          <w:rFonts w:ascii="Times New Roman" w:hAnsi="Times New Roman" w:cs="Times New Roman"/>
        </w:rPr>
        <w:t xml:space="preserve"> </w:t>
      </w:r>
      <w:proofErr w:type="spellStart"/>
      <w:r w:rsidRPr="003B3D62">
        <w:rPr>
          <w:rFonts w:ascii="Times New Roman" w:hAnsi="Times New Roman" w:cs="Times New Roman"/>
        </w:rPr>
        <w:t>ReLU</w:t>
      </w:r>
      <w:proofErr w:type="spellEnd"/>
      <w:r w:rsidRPr="003B3D62">
        <w:rPr>
          <w:rFonts w:ascii="Times New Roman" w:hAnsi="Times New Roman" w:cs="Times New Roman"/>
        </w:rPr>
        <w:t xml:space="preserve"> curve stays lower, meaning it trains faster per epoch.</w:t>
      </w:r>
      <w:r w:rsidR="00137775">
        <w:rPr>
          <w:rFonts w:ascii="Times New Roman" w:hAnsi="Times New Roman" w:cs="Times New Roman"/>
        </w:rPr>
        <w:t xml:space="preserve"> </w:t>
      </w:r>
      <w:r w:rsidR="00CE60D4">
        <w:rPr>
          <w:rFonts w:ascii="Times New Roman" w:hAnsi="Times New Roman" w:cs="Times New Roman"/>
        </w:rPr>
        <w:t xml:space="preserve">However, </w:t>
      </w:r>
      <w:r w:rsidRPr="003B3D62">
        <w:rPr>
          <w:rFonts w:ascii="Times New Roman" w:hAnsi="Times New Roman" w:cs="Times New Roman"/>
        </w:rPr>
        <w:t>Tanh curve rises over time</w:t>
      </w:r>
      <w:r w:rsidRPr="001D7502">
        <w:rPr>
          <w:rFonts w:ascii="Times New Roman" w:hAnsi="Times New Roman" w:cs="Times New Roman"/>
        </w:rPr>
        <w:t xml:space="preserve"> meaning</w:t>
      </w:r>
      <w:r w:rsidRPr="003B3D62">
        <w:rPr>
          <w:rFonts w:ascii="Times New Roman" w:hAnsi="Times New Roman" w:cs="Times New Roman"/>
        </w:rPr>
        <w:t xml:space="preserve"> that training with Tanh becomes slower as epochs progress.</w:t>
      </w:r>
      <w:r w:rsidR="001D7502" w:rsidRPr="001D7502">
        <w:rPr>
          <w:rFonts w:ascii="Times New Roman" w:hAnsi="Times New Roman" w:cs="Times New Roman"/>
        </w:rPr>
        <w:t xml:space="preserve"> </w:t>
      </w:r>
      <w:r w:rsidR="00CE60D4">
        <w:rPr>
          <w:rFonts w:ascii="Times New Roman" w:hAnsi="Times New Roman" w:cs="Times New Roman"/>
        </w:rPr>
        <w:t>Based on the r</w:t>
      </w:r>
      <w:r w:rsidR="00137775">
        <w:rPr>
          <w:rFonts w:ascii="Times New Roman" w:hAnsi="Times New Roman" w:cs="Times New Roman"/>
        </w:rPr>
        <w:t xml:space="preserve">esults </w:t>
      </w:r>
      <w:r w:rsidR="00846F93">
        <w:rPr>
          <w:rFonts w:ascii="Times New Roman" w:hAnsi="Times New Roman" w:cs="Times New Roman"/>
        </w:rPr>
        <w:t xml:space="preserve">I can conclude that </w:t>
      </w:r>
      <w:proofErr w:type="spellStart"/>
      <w:r w:rsidR="006E5FF2" w:rsidRPr="001D7502">
        <w:rPr>
          <w:rFonts w:ascii="Times New Roman" w:hAnsi="Times New Roman" w:cs="Times New Roman"/>
        </w:rPr>
        <w:t>ReLU</w:t>
      </w:r>
      <w:proofErr w:type="spellEnd"/>
      <w:r w:rsidR="00594BB9" w:rsidRPr="001D7502">
        <w:rPr>
          <w:rFonts w:ascii="Times New Roman" w:hAnsi="Times New Roman" w:cs="Times New Roman"/>
        </w:rPr>
        <w:t xml:space="preserve"> </w:t>
      </w:r>
      <w:r w:rsidR="00880D93" w:rsidRPr="001D7502">
        <w:rPr>
          <w:rFonts w:ascii="Times New Roman" w:hAnsi="Times New Roman" w:cs="Times New Roman"/>
        </w:rPr>
        <w:t xml:space="preserve">activation allows a CNN to learn much faster </w:t>
      </w:r>
      <w:r w:rsidR="00C2030B" w:rsidRPr="001D7502">
        <w:rPr>
          <w:rFonts w:ascii="Times New Roman" w:hAnsi="Times New Roman" w:cs="Times New Roman"/>
        </w:rPr>
        <w:t xml:space="preserve">compared to </w:t>
      </w:r>
      <w:proofErr w:type="gramStart"/>
      <w:r w:rsidR="00C2030B" w:rsidRPr="001D7502">
        <w:rPr>
          <w:rFonts w:ascii="Times New Roman" w:hAnsi="Times New Roman" w:cs="Times New Roman"/>
        </w:rPr>
        <w:t>tanh</w:t>
      </w:r>
      <w:proofErr w:type="gramEnd"/>
      <w:r w:rsidR="00C2030B" w:rsidRPr="001D7502">
        <w:rPr>
          <w:rFonts w:ascii="Times New Roman" w:hAnsi="Times New Roman" w:cs="Times New Roman"/>
        </w:rPr>
        <w:t xml:space="preserve">. </w:t>
      </w:r>
    </w:p>
    <w:p w14:paraId="2248AB13" w14:textId="7F855B02" w:rsidR="00FE21F1" w:rsidRPr="0036039B"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Conclusion</w:t>
      </w:r>
    </w:p>
    <w:p w14:paraId="4DC84101" w14:textId="77777777" w:rsidR="00B27C20" w:rsidRPr="0036039B" w:rsidRDefault="00B27C20" w:rsidP="00B27C20">
      <w:pPr>
        <w:pStyle w:val="ListParagraph"/>
        <w:ind w:left="1080"/>
        <w:rPr>
          <w:rFonts w:ascii="Times New Roman" w:hAnsi="Times New Roman" w:cs="Times New Roman"/>
        </w:rPr>
      </w:pPr>
    </w:p>
    <w:p w14:paraId="4C71409E" w14:textId="547A53FD" w:rsidR="00B656E4" w:rsidRPr="002B63A2" w:rsidRDefault="00B656E4" w:rsidP="002B63A2">
      <w:pPr>
        <w:pStyle w:val="ListParagraph"/>
        <w:ind w:left="1080"/>
        <w:jc w:val="both"/>
        <w:rPr>
          <w:rFonts w:ascii="Times New Roman" w:hAnsi="Times New Roman" w:cs="Times New Roman"/>
        </w:rPr>
      </w:pPr>
      <w:r w:rsidRPr="00B656E4">
        <w:rPr>
          <w:rFonts w:ascii="Times New Roman" w:hAnsi="Times New Roman" w:cs="Times New Roman"/>
        </w:rPr>
        <w:t xml:space="preserve">For Question 1 of this assignment, I downloaded the Tiny ImageNet dataset and selected 100 classes to create a custom subset. I then split the data into training, validation, and test sets using a fixed random seed to ensure reproducibility. The images were resized and cropped to meet the input requirements of </w:t>
      </w:r>
      <w:proofErr w:type="spellStart"/>
      <w:r w:rsidR="006812B9" w:rsidRPr="00B656E4">
        <w:rPr>
          <w:rFonts w:ascii="Times New Roman" w:hAnsi="Times New Roman" w:cs="Times New Roman"/>
        </w:rPr>
        <w:t>AlexNet</w:t>
      </w:r>
      <w:proofErr w:type="spellEnd"/>
      <w:r w:rsidRPr="00B656E4">
        <w:rPr>
          <w:rFonts w:ascii="Times New Roman" w:hAnsi="Times New Roman" w:cs="Times New Roman"/>
        </w:rPr>
        <w:t xml:space="preserve"> architecture.</w:t>
      </w:r>
      <w:r w:rsidR="002B63A2">
        <w:rPr>
          <w:rFonts w:ascii="Times New Roman" w:hAnsi="Times New Roman" w:cs="Times New Roman"/>
        </w:rPr>
        <w:t xml:space="preserve"> </w:t>
      </w:r>
      <w:r w:rsidRPr="002B63A2">
        <w:rPr>
          <w:rFonts w:ascii="Times New Roman" w:hAnsi="Times New Roman" w:cs="Times New Roman"/>
        </w:rPr>
        <w:t xml:space="preserve">Next, I calculated the mean and standard deviation for the RGB channels and saved these statistics in the </w:t>
      </w:r>
      <w:proofErr w:type="spellStart"/>
      <w:r w:rsidRPr="002B63A2">
        <w:rPr>
          <w:rFonts w:ascii="Times New Roman" w:hAnsi="Times New Roman" w:cs="Times New Roman"/>
        </w:rPr>
        <w:t>dataset_stats.json</w:t>
      </w:r>
      <w:proofErr w:type="spellEnd"/>
      <w:r w:rsidRPr="002B63A2">
        <w:rPr>
          <w:rFonts w:ascii="Times New Roman" w:hAnsi="Times New Roman" w:cs="Times New Roman"/>
        </w:rPr>
        <w:t xml:space="preserve"> file to be used for image normalization during training. I also generated a </w:t>
      </w:r>
      <w:proofErr w:type="spellStart"/>
      <w:proofErr w:type="gramStart"/>
      <w:r w:rsidRPr="002B63A2">
        <w:rPr>
          <w:rFonts w:ascii="Times New Roman" w:hAnsi="Times New Roman" w:cs="Times New Roman"/>
        </w:rPr>
        <w:t>labels</w:t>
      </w:r>
      <w:proofErr w:type="gramEnd"/>
      <w:r w:rsidRPr="002B63A2">
        <w:rPr>
          <w:rFonts w:ascii="Times New Roman" w:hAnsi="Times New Roman" w:cs="Times New Roman"/>
        </w:rPr>
        <w:t>.json</w:t>
      </w:r>
      <w:proofErr w:type="spellEnd"/>
      <w:r w:rsidRPr="002B63A2">
        <w:rPr>
          <w:rFonts w:ascii="Times New Roman" w:hAnsi="Times New Roman" w:cs="Times New Roman"/>
        </w:rPr>
        <w:t xml:space="preserve"> file to map the WordNet IDs (class names) to numerical class IDs for efficient model training. Finally, I created manifest files that describe each image, its class label, and its bounding box annotations</w:t>
      </w:r>
      <w:r w:rsidR="006812B9">
        <w:rPr>
          <w:rFonts w:ascii="Times New Roman" w:hAnsi="Times New Roman" w:cs="Times New Roman"/>
        </w:rPr>
        <w:t>.</w:t>
      </w:r>
    </w:p>
    <w:p w14:paraId="444ECBAA" w14:textId="77777777" w:rsidR="00B27C20" w:rsidRDefault="00B27C20" w:rsidP="002B63A2">
      <w:pPr>
        <w:pStyle w:val="ListParagraph"/>
        <w:ind w:left="1080"/>
        <w:jc w:val="both"/>
        <w:rPr>
          <w:rFonts w:ascii="Times New Roman" w:hAnsi="Times New Roman" w:cs="Times New Roman"/>
        </w:rPr>
      </w:pPr>
    </w:p>
    <w:p w14:paraId="6F2C785C" w14:textId="47225F0D" w:rsidR="00E01DCF" w:rsidRPr="004848B7" w:rsidRDefault="00F7765A" w:rsidP="004848B7">
      <w:pPr>
        <w:pStyle w:val="ListParagraph"/>
        <w:ind w:left="1080"/>
        <w:jc w:val="both"/>
        <w:rPr>
          <w:rFonts w:ascii="Times New Roman" w:hAnsi="Times New Roman" w:cs="Times New Roman"/>
        </w:rPr>
      </w:pPr>
      <w:r w:rsidRPr="004848B7">
        <w:rPr>
          <w:rFonts w:ascii="Times New Roman" w:hAnsi="Times New Roman" w:cs="Times New Roman"/>
        </w:rPr>
        <w:t xml:space="preserve">Regarding Question 2, </w:t>
      </w:r>
      <w:proofErr w:type="spellStart"/>
      <w:r w:rsidRPr="004848B7">
        <w:rPr>
          <w:rFonts w:ascii="Times New Roman" w:hAnsi="Times New Roman" w:cs="Times New Roman"/>
        </w:rPr>
        <w:t>ReLU</w:t>
      </w:r>
      <w:proofErr w:type="spellEnd"/>
      <w:r w:rsidRPr="004848B7">
        <w:rPr>
          <w:rFonts w:ascii="Times New Roman" w:hAnsi="Times New Roman" w:cs="Times New Roman"/>
        </w:rPr>
        <w:t xml:space="preserve"> converges faster because it does not saturate for positive inputs</w:t>
      </w:r>
      <w:r w:rsidRPr="004848B7">
        <w:rPr>
          <w:rFonts w:ascii="Times New Roman" w:hAnsi="Times New Roman" w:cs="Times New Roman"/>
        </w:rPr>
        <w:t xml:space="preserve"> </w:t>
      </w:r>
      <w:r w:rsidRPr="004848B7">
        <w:rPr>
          <w:rFonts w:ascii="Times New Roman" w:hAnsi="Times New Roman" w:cs="Times New Roman"/>
        </w:rPr>
        <w:t xml:space="preserve">its gradient stays 1, so signals don’t vanish during backpropagation. In contrast, tanh saturates in [−1, 1]; its gradient becomes close to 0, slowing learning </w:t>
      </w:r>
      <w:r w:rsidRPr="004848B7">
        <w:rPr>
          <w:rFonts w:ascii="Times New Roman" w:hAnsi="Times New Roman" w:cs="Times New Roman"/>
        </w:rPr>
        <w:t>thi</w:t>
      </w:r>
      <w:r w:rsidR="004848B7" w:rsidRPr="004848B7">
        <w:rPr>
          <w:rFonts w:ascii="Times New Roman" w:hAnsi="Times New Roman" w:cs="Times New Roman"/>
        </w:rPr>
        <w:t xml:space="preserve">s what lead to </w:t>
      </w:r>
      <w:r w:rsidRPr="004848B7">
        <w:rPr>
          <w:rFonts w:ascii="Times New Roman" w:hAnsi="Times New Roman" w:cs="Times New Roman"/>
        </w:rPr>
        <w:t>vanishing</w:t>
      </w:r>
      <w:r w:rsidR="004848B7" w:rsidRPr="004848B7">
        <w:rPr>
          <w:rFonts w:ascii="Times New Roman" w:hAnsi="Times New Roman" w:cs="Times New Roman"/>
        </w:rPr>
        <w:t xml:space="preserve"> </w:t>
      </w:r>
      <w:r w:rsidRPr="004848B7">
        <w:rPr>
          <w:rFonts w:ascii="Times New Roman" w:hAnsi="Times New Roman" w:cs="Times New Roman"/>
        </w:rPr>
        <w:t xml:space="preserve">gradient problem. This is why the </w:t>
      </w:r>
      <w:proofErr w:type="spellStart"/>
      <w:r w:rsidRPr="004848B7">
        <w:rPr>
          <w:rFonts w:ascii="Times New Roman" w:hAnsi="Times New Roman" w:cs="Times New Roman"/>
        </w:rPr>
        <w:t>ReLU</w:t>
      </w:r>
      <w:proofErr w:type="spellEnd"/>
      <w:r w:rsidRPr="004848B7">
        <w:rPr>
          <w:rFonts w:ascii="Times New Roman" w:hAnsi="Times New Roman" w:cs="Times New Roman"/>
        </w:rPr>
        <w:t xml:space="preserve"> model reaches the 25% training-error threshold earlier than the tanh model.</w:t>
      </w:r>
    </w:p>
    <w:p w14:paraId="14B6832F" w14:textId="77777777" w:rsidR="00E01DCF" w:rsidRDefault="00E01DCF" w:rsidP="00B27C20">
      <w:pPr>
        <w:pStyle w:val="ListParagraph"/>
        <w:ind w:left="1080"/>
        <w:rPr>
          <w:rFonts w:ascii="Times New Roman" w:hAnsi="Times New Roman" w:cs="Times New Roman"/>
        </w:rPr>
      </w:pPr>
    </w:p>
    <w:p w14:paraId="51E57C29" w14:textId="77777777" w:rsidR="00112DFF" w:rsidRDefault="00112DFF" w:rsidP="00B27C20">
      <w:pPr>
        <w:pStyle w:val="ListParagraph"/>
        <w:ind w:left="1080"/>
        <w:rPr>
          <w:rFonts w:ascii="Times New Roman" w:hAnsi="Times New Roman" w:cs="Times New Roman"/>
        </w:rPr>
      </w:pPr>
    </w:p>
    <w:p w14:paraId="14ADE722" w14:textId="77777777" w:rsidR="006812B9" w:rsidRDefault="006812B9" w:rsidP="00B27C20">
      <w:pPr>
        <w:pStyle w:val="ListParagraph"/>
        <w:ind w:left="1080"/>
        <w:rPr>
          <w:rFonts w:ascii="Times New Roman" w:hAnsi="Times New Roman" w:cs="Times New Roman"/>
        </w:rPr>
      </w:pPr>
    </w:p>
    <w:p w14:paraId="2112568A" w14:textId="77777777" w:rsidR="00E01DCF" w:rsidRPr="00F7765A" w:rsidRDefault="00E01DCF" w:rsidP="00F7765A">
      <w:pPr>
        <w:rPr>
          <w:rFonts w:ascii="Times New Roman" w:hAnsi="Times New Roman" w:cs="Times New Roman"/>
        </w:rPr>
      </w:pPr>
    </w:p>
    <w:p w14:paraId="1507D713" w14:textId="4D5092D8" w:rsidR="00FE21F1" w:rsidRPr="0036039B" w:rsidRDefault="00FE21F1" w:rsidP="008053C1">
      <w:pPr>
        <w:ind w:left="360"/>
        <w:rPr>
          <w:rFonts w:ascii="Times New Roman" w:hAnsi="Times New Roman" w:cs="Times New Roman"/>
        </w:rPr>
      </w:pPr>
      <w:r w:rsidRPr="0036039B">
        <w:rPr>
          <w:rFonts w:ascii="Times New Roman" w:hAnsi="Times New Roman" w:cs="Times New Roman"/>
        </w:rPr>
        <w:lastRenderedPageBreak/>
        <w:t>References</w:t>
      </w:r>
      <w:r w:rsidR="79489FB4" w:rsidRPr="0036039B">
        <w:rPr>
          <w:rFonts w:ascii="Times New Roman" w:hAnsi="Times New Roman" w:cs="Times New Roman"/>
        </w:rPr>
        <w:t xml:space="preserve">: </w:t>
      </w:r>
    </w:p>
    <w:p w14:paraId="421BDF2D" w14:textId="77777777" w:rsidR="001565EA" w:rsidRPr="0036039B" w:rsidRDefault="0007536D" w:rsidP="00AB4FEF">
      <w:pPr>
        <w:pStyle w:val="Bibliography"/>
        <w:jc w:val="both"/>
        <w:rPr>
          <w:rFonts w:ascii="Times New Roman" w:hAnsi="Times New Roman" w:cs="Times New Roman"/>
        </w:rPr>
      </w:pPr>
      <w:r w:rsidRPr="0036039B">
        <w:rPr>
          <w:rFonts w:ascii="Times New Roman" w:hAnsi="Times New Roman" w:cs="Times New Roman"/>
        </w:rPr>
        <w:fldChar w:fldCharType="begin"/>
      </w:r>
      <w:r w:rsidRPr="0036039B">
        <w:rPr>
          <w:rFonts w:ascii="Times New Roman" w:hAnsi="Times New Roman" w:cs="Times New Roman"/>
        </w:rPr>
        <w:instrText xml:space="preserve"> ADDIN ZOTERO_BIBL {"uncited":[],"omitted":[],"custom":[]} CSL_BIBLIOGRAPHY </w:instrText>
      </w:r>
      <w:r w:rsidRPr="0036039B">
        <w:rPr>
          <w:rFonts w:ascii="Times New Roman" w:hAnsi="Times New Roman" w:cs="Times New Roman"/>
        </w:rPr>
        <w:fldChar w:fldCharType="separate"/>
      </w:r>
      <w:r w:rsidR="001565EA" w:rsidRPr="0036039B">
        <w:rPr>
          <w:rFonts w:ascii="Times New Roman" w:hAnsi="Times New Roman" w:cs="Times New Roman"/>
        </w:rPr>
        <w:t>[1]</w:t>
      </w:r>
      <w:r w:rsidR="001565EA" w:rsidRPr="0036039B">
        <w:rPr>
          <w:rFonts w:ascii="Times New Roman" w:hAnsi="Times New Roman" w:cs="Times New Roman"/>
        </w:rPr>
        <w:tab/>
        <w:t xml:space="preserve">R. McCormick, </w:t>
      </w:r>
      <w:r w:rsidR="001565EA" w:rsidRPr="0036039B">
        <w:rPr>
          <w:rFonts w:ascii="Times New Roman" w:hAnsi="Times New Roman" w:cs="Times New Roman"/>
          <w:i/>
          <w:iCs/>
        </w:rPr>
        <w:t>rmccorm4/Tiny-Imagenet-200</w:t>
      </w:r>
      <w:r w:rsidR="001565EA" w:rsidRPr="0036039B">
        <w:rPr>
          <w:rFonts w:ascii="Times New Roman" w:hAnsi="Times New Roman" w:cs="Times New Roman"/>
        </w:rPr>
        <w:t>. (Sept. 29, 2025). Python. Accessed: Oct. 09, 2025. [Online]. Available: https://github.com/rmccorm4/Tiny-Imagenet-200</w:t>
      </w:r>
    </w:p>
    <w:p w14:paraId="424DA933" w14:textId="77777777" w:rsidR="001565EA" w:rsidRPr="0036039B" w:rsidRDefault="001565EA" w:rsidP="00AB4FEF">
      <w:pPr>
        <w:pStyle w:val="Bibliography"/>
        <w:jc w:val="both"/>
        <w:rPr>
          <w:rFonts w:ascii="Times New Roman" w:hAnsi="Times New Roman" w:cs="Times New Roman"/>
        </w:rPr>
      </w:pPr>
      <w:r w:rsidRPr="0036039B">
        <w:rPr>
          <w:rFonts w:ascii="Times New Roman" w:hAnsi="Times New Roman" w:cs="Times New Roman"/>
        </w:rPr>
        <w:t>[2]</w:t>
      </w:r>
      <w:r w:rsidRPr="0036039B">
        <w:rPr>
          <w:rFonts w:ascii="Times New Roman" w:hAnsi="Times New Roman" w:cs="Times New Roman"/>
        </w:rPr>
        <w:tab/>
        <w:t xml:space="preserve">A. Krizhevsky, I. </w:t>
      </w:r>
      <w:proofErr w:type="spellStart"/>
      <w:r w:rsidRPr="0036039B">
        <w:rPr>
          <w:rFonts w:ascii="Times New Roman" w:hAnsi="Times New Roman" w:cs="Times New Roman"/>
        </w:rPr>
        <w:t>Sutskever</w:t>
      </w:r>
      <w:proofErr w:type="spellEnd"/>
      <w:r w:rsidRPr="0036039B">
        <w:rPr>
          <w:rFonts w:ascii="Times New Roman" w:hAnsi="Times New Roman" w:cs="Times New Roman"/>
        </w:rPr>
        <w:t xml:space="preserve">, and G. E. Hinton, “ImageNet classification with deep convolutional neural networks,” </w:t>
      </w:r>
      <w:r w:rsidRPr="0036039B">
        <w:rPr>
          <w:rFonts w:ascii="Times New Roman" w:hAnsi="Times New Roman" w:cs="Times New Roman"/>
          <w:i/>
          <w:iCs/>
        </w:rPr>
        <w:t>Commun. ACM</w:t>
      </w:r>
      <w:r w:rsidRPr="0036039B">
        <w:rPr>
          <w:rFonts w:ascii="Times New Roman" w:hAnsi="Times New Roman" w:cs="Times New Roman"/>
        </w:rPr>
        <w:t xml:space="preserve">, vol. 60, no. 6, pp. 84–90, May 2017, </w:t>
      </w:r>
      <w:proofErr w:type="spellStart"/>
      <w:r w:rsidRPr="0036039B">
        <w:rPr>
          <w:rFonts w:ascii="Times New Roman" w:hAnsi="Times New Roman" w:cs="Times New Roman"/>
        </w:rPr>
        <w:t>doi</w:t>
      </w:r>
      <w:proofErr w:type="spellEnd"/>
      <w:r w:rsidRPr="0036039B">
        <w:rPr>
          <w:rFonts w:ascii="Times New Roman" w:hAnsi="Times New Roman" w:cs="Times New Roman"/>
        </w:rPr>
        <w:t>: 10.1145/3065386.</w:t>
      </w:r>
    </w:p>
    <w:p w14:paraId="6F8F5ABC" w14:textId="543D5974" w:rsidR="003D55F8" w:rsidRPr="0036039B" w:rsidRDefault="0007536D" w:rsidP="003D55F8">
      <w:pPr>
        <w:rPr>
          <w:rFonts w:ascii="Times New Roman" w:hAnsi="Times New Roman" w:cs="Times New Roman"/>
        </w:rPr>
      </w:pPr>
      <w:r w:rsidRPr="0036039B">
        <w:rPr>
          <w:rFonts w:ascii="Times New Roman" w:hAnsi="Times New Roman" w:cs="Times New Roman"/>
        </w:rPr>
        <w:fldChar w:fldCharType="end"/>
      </w:r>
    </w:p>
    <w:p w14:paraId="2881623E" w14:textId="77777777" w:rsidR="00A50A69" w:rsidRPr="0036039B" w:rsidRDefault="00A50A69" w:rsidP="00A50A69">
      <w:pPr>
        <w:rPr>
          <w:rFonts w:ascii="Times New Roman" w:hAnsi="Times New Roman" w:cs="Times New Roman"/>
        </w:rPr>
      </w:pPr>
    </w:p>
    <w:p w14:paraId="2AD54E60" w14:textId="3D8EB93B" w:rsidR="7A54C9E7" w:rsidRPr="0036039B" w:rsidRDefault="7A54C9E7" w:rsidP="004D5010">
      <w:pPr>
        <w:rPr>
          <w:rFonts w:ascii="Times New Roman" w:hAnsi="Times New Roman" w:cs="Times New Roman"/>
        </w:rPr>
      </w:pPr>
    </w:p>
    <w:sectPr w:rsidR="7A54C9E7" w:rsidRPr="003603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29CEF"/>
    <w:multiLevelType w:val="hybridMultilevel"/>
    <w:tmpl w:val="FFFFFFFF"/>
    <w:lvl w:ilvl="0" w:tplc="B01E1262">
      <w:start w:val="1"/>
      <w:numFmt w:val="bullet"/>
      <w:lvlText w:val="-"/>
      <w:lvlJc w:val="left"/>
      <w:pPr>
        <w:ind w:left="1800" w:hanging="360"/>
      </w:pPr>
      <w:rPr>
        <w:rFonts w:ascii="Aptos" w:hAnsi="Aptos" w:hint="default"/>
      </w:rPr>
    </w:lvl>
    <w:lvl w:ilvl="1" w:tplc="B97EA66E">
      <w:start w:val="1"/>
      <w:numFmt w:val="bullet"/>
      <w:lvlText w:val="o"/>
      <w:lvlJc w:val="left"/>
      <w:pPr>
        <w:ind w:left="2520" w:hanging="360"/>
      </w:pPr>
      <w:rPr>
        <w:rFonts w:ascii="Courier New" w:hAnsi="Courier New" w:hint="default"/>
      </w:rPr>
    </w:lvl>
    <w:lvl w:ilvl="2" w:tplc="78B09C80">
      <w:start w:val="1"/>
      <w:numFmt w:val="bullet"/>
      <w:lvlText w:val=""/>
      <w:lvlJc w:val="left"/>
      <w:pPr>
        <w:ind w:left="3240" w:hanging="360"/>
      </w:pPr>
      <w:rPr>
        <w:rFonts w:ascii="Wingdings" w:hAnsi="Wingdings" w:hint="default"/>
      </w:rPr>
    </w:lvl>
    <w:lvl w:ilvl="3" w:tplc="847601EA">
      <w:start w:val="1"/>
      <w:numFmt w:val="bullet"/>
      <w:lvlText w:val=""/>
      <w:lvlJc w:val="left"/>
      <w:pPr>
        <w:ind w:left="3960" w:hanging="360"/>
      </w:pPr>
      <w:rPr>
        <w:rFonts w:ascii="Symbol" w:hAnsi="Symbol" w:hint="default"/>
      </w:rPr>
    </w:lvl>
    <w:lvl w:ilvl="4" w:tplc="D85CF3DE">
      <w:start w:val="1"/>
      <w:numFmt w:val="bullet"/>
      <w:lvlText w:val="o"/>
      <w:lvlJc w:val="left"/>
      <w:pPr>
        <w:ind w:left="4680" w:hanging="360"/>
      </w:pPr>
      <w:rPr>
        <w:rFonts w:ascii="Courier New" w:hAnsi="Courier New" w:hint="default"/>
      </w:rPr>
    </w:lvl>
    <w:lvl w:ilvl="5" w:tplc="3D2E8252">
      <w:start w:val="1"/>
      <w:numFmt w:val="bullet"/>
      <w:lvlText w:val=""/>
      <w:lvlJc w:val="left"/>
      <w:pPr>
        <w:ind w:left="5400" w:hanging="360"/>
      </w:pPr>
      <w:rPr>
        <w:rFonts w:ascii="Wingdings" w:hAnsi="Wingdings" w:hint="default"/>
      </w:rPr>
    </w:lvl>
    <w:lvl w:ilvl="6" w:tplc="034E258C">
      <w:start w:val="1"/>
      <w:numFmt w:val="bullet"/>
      <w:lvlText w:val=""/>
      <w:lvlJc w:val="left"/>
      <w:pPr>
        <w:ind w:left="6120" w:hanging="360"/>
      </w:pPr>
      <w:rPr>
        <w:rFonts w:ascii="Symbol" w:hAnsi="Symbol" w:hint="default"/>
      </w:rPr>
    </w:lvl>
    <w:lvl w:ilvl="7" w:tplc="C1383600">
      <w:start w:val="1"/>
      <w:numFmt w:val="bullet"/>
      <w:lvlText w:val="o"/>
      <w:lvlJc w:val="left"/>
      <w:pPr>
        <w:ind w:left="6840" w:hanging="360"/>
      </w:pPr>
      <w:rPr>
        <w:rFonts w:ascii="Courier New" w:hAnsi="Courier New" w:hint="default"/>
      </w:rPr>
    </w:lvl>
    <w:lvl w:ilvl="8" w:tplc="0BFE93A0">
      <w:start w:val="1"/>
      <w:numFmt w:val="bullet"/>
      <w:lvlText w:val=""/>
      <w:lvlJc w:val="left"/>
      <w:pPr>
        <w:ind w:left="7560" w:hanging="360"/>
      </w:pPr>
      <w:rPr>
        <w:rFonts w:ascii="Wingdings" w:hAnsi="Wingdings" w:hint="default"/>
      </w:rPr>
    </w:lvl>
  </w:abstractNum>
  <w:abstractNum w:abstractNumId="1" w15:restartNumberingAfterBreak="0">
    <w:nsid w:val="05664F29"/>
    <w:multiLevelType w:val="hybridMultilevel"/>
    <w:tmpl w:val="B61A7850"/>
    <w:lvl w:ilvl="0" w:tplc="1494B25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20370"/>
    <w:multiLevelType w:val="multilevel"/>
    <w:tmpl w:val="17AC7414"/>
    <w:lvl w:ilvl="0">
      <w:start w:val="1"/>
      <w:numFmt w:val="bullet"/>
      <w:lvlText w:val=""/>
      <w:lvlJc w:val="left"/>
      <w:pPr>
        <w:tabs>
          <w:tab w:val="num" w:pos="2520"/>
        </w:tabs>
        <w:ind w:left="2520" w:hanging="360"/>
      </w:pPr>
      <w:rPr>
        <w:rFonts w:ascii="Symbol" w:hAnsi="Symbol" w:hint="default"/>
        <w:sz w:val="20"/>
      </w:rPr>
    </w:lvl>
    <w:lvl w:ilvl="1" w:tentative="1">
      <w:start w:val="1"/>
      <w:numFmt w:val="bullet"/>
      <w:lvlText w:val="o"/>
      <w:lvlJc w:val="left"/>
      <w:pPr>
        <w:tabs>
          <w:tab w:val="num" w:pos="3240"/>
        </w:tabs>
        <w:ind w:left="3240" w:hanging="360"/>
      </w:pPr>
      <w:rPr>
        <w:rFonts w:ascii="Courier New" w:hAnsi="Courier New" w:hint="default"/>
        <w:sz w:val="20"/>
      </w:rPr>
    </w:lvl>
    <w:lvl w:ilvl="2" w:tentative="1">
      <w:start w:val="1"/>
      <w:numFmt w:val="bullet"/>
      <w:lvlText w:val=""/>
      <w:lvlJc w:val="left"/>
      <w:pPr>
        <w:tabs>
          <w:tab w:val="num" w:pos="3960"/>
        </w:tabs>
        <w:ind w:left="3960" w:hanging="360"/>
      </w:pPr>
      <w:rPr>
        <w:rFonts w:ascii="Wingdings" w:hAnsi="Wingdings" w:hint="default"/>
        <w:sz w:val="20"/>
      </w:rPr>
    </w:lvl>
    <w:lvl w:ilvl="3" w:tentative="1">
      <w:start w:val="1"/>
      <w:numFmt w:val="bullet"/>
      <w:lvlText w:val=""/>
      <w:lvlJc w:val="left"/>
      <w:pPr>
        <w:tabs>
          <w:tab w:val="num" w:pos="4680"/>
        </w:tabs>
        <w:ind w:left="4680" w:hanging="360"/>
      </w:pPr>
      <w:rPr>
        <w:rFonts w:ascii="Wingdings" w:hAnsi="Wingdings" w:hint="default"/>
        <w:sz w:val="20"/>
      </w:rPr>
    </w:lvl>
    <w:lvl w:ilvl="4" w:tentative="1">
      <w:start w:val="1"/>
      <w:numFmt w:val="bullet"/>
      <w:lvlText w:val=""/>
      <w:lvlJc w:val="left"/>
      <w:pPr>
        <w:tabs>
          <w:tab w:val="num" w:pos="5400"/>
        </w:tabs>
        <w:ind w:left="5400" w:hanging="360"/>
      </w:pPr>
      <w:rPr>
        <w:rFonts w:ascii="Wingdings" w:hAnsi="Wingdings" w:hint="default"/>
        <w:sz w:val="20"/>
      </w:rPr>
    </w:lvl>
    <w:lvl w:ilvl="5" w:tentative="1">
      <w:start w:val="1"/>
      <w:numFmt w:val="bullet"/>
      <w:lvlText w:val=""/>
      <w:lvlJc w:val="left"/>
      <w:pPr>
        <w:tabs>
          <w:tab w:val="num" w:pos="6120"/>
        </w:tabs>
        <w:ind w:left="6120" w:hanging="360"/>
      </w:pPr>
      <w:rPr>
        <w:rFonts w:ascii="Wingdings" w:hAnsi="Wingdings" w:hint="default"/>
        <w:sz w:val="20"/>
      </w:rPr>
    </w:lvl>
    <w:lvl w:ilvl="6" w:tentative="1">
      <w:start w:val="1"/>
      <w:numFmt w:val="bullet"/>
      <w:lvlText w:val=""/>
      <w:lvlJc w:val="left"/>
      <w:pPr>
        <w:tabs>
          <w:tab w:val="num" w:pos="6840"/>
        </w:tabs>
        <w:ind w:left="6840" w:hanging="360"/>
      </w:pPr>
      <w:rPr>
        <w:rFonts w:ascii="Wingdings" w:hAnsi="Wingdings" w:hint="default"/>
        <w:sz w:val="20"/>
      </w:rPr>
    </w:lvl>
    <w:lvl w:ilvl="7" w:tentative="1">
      <w:start w:val="1"/>
      <w:numFmt w:val="bullet"/>
      <w:lvlText w:val=""/>
      <w:lvlJc w:val="left"/>
      <w:pPr>
        <w:tabs>
          <w:tab w:val="num" w:pos="7560"/>
        </w:tabs>
        <w:ind w:left="7560" w:hanging="360"/>
      </w:pPr>
      <w:rPr>
        <w:rFonts w:ascii="Wingdings" w:hAnsi="Wingdings" w:hint="default"/>
        <w:sz w:val="20"/>
      </w:rPr>
    </w:lvl>
    <w:lvl w:ilvl="8" w:tentative="1">
      <w:start w:val="1"/>
      <w:numFmt w:val="bullet"/>
      <w:lvlText w:val=""/>
      <w:lvlJc w:val="left"/>
      <w:pPr>
        <w:tabs>
          <w:tab w:val="num" w:pos="8280"/>
        </w:tabs>
        <w:ind w:left="8280" w:hanging="360"/>
      </w:pPr>
      <w:rPr>
        <w:rFonts w:ascii="Wingdings" w:hAnsi="Wingdings" w:hint="default"/>
        <w:sz w:val="20"/>
      </w:rPr>
    </w:lvl>
  </w:abstractNum>
  <w:abstractNum w:abstractNumId="3" w15:restartNumberingAfterBreak="0">
    <w:nsid w:val="19E46B43"/>
    <w:multiLevelType w:val="multilevel"/>
    <w:tmpl w:val="63A88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D25596"/>
    <w:multiLevelType w:val="multilevel"/>
    <w:tmpl w:val="24A05EEA"/>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 w15:restartNumberingAfterBreak="0">
    <w:nsid w:val="26200FF3"/>
    <w:multiLevelType w:val="hybridMultilevel"/>
    <w:tmpl w:val="FFFFFFFF"/>
    <w:lvl w:ilvl="0" w:tplc="793A020C">
      <w:start w:val="1"/>
      <w:numFmt w:val="bullet"/>
      <w:lvlText w:val=""/>
      <w:lvlJc w:val="left"/>
      <w:pPr>
        <w:ind w:left="720" w:hanging="360"/>
      </w:pPr>
      <w:rPr>
        <w:rFonts w:ascii="Symbol" w:hAnsi="Symbol" w:hint="default"/>
      </w:rPr>
    </w:lvl>
    <w:lvl w:ilvl="1" w:tplc="C332CB66">
      <w:start w:val="1"/>
      <w:numFmt w:val="bullet"/>
      <w:lvlText w:val="o"/>
      <w:lvlJc w:val="left"/>
      <w:pPr>
        <w:ind w:left="1440" w:hanging="360"/>
      </w:pPr>
      <w:rPr>
        <w:rFonts w:ascii="Courier New" w:hAnsi="Courier New" w:hint="default"/>
      </w:rPr>
    </w:lvl>
    <w:lvl w:ilvl="2" w:tplc="89E22692">
      <w:start w:val="1"/>
      <w:numFmt w:val="bullet"/>
      <w:lvlText w:val=""/>
      <w:lvlJc w:val="left"/>
      <w:pPr>
        <w:ind w:left="2160" w:hanging="360"/>
      </w:pPr>
      <w:rPr>
        <w:rFonts w:ascii="Wingdings" w:hAnsi="Wingdings" w:hint="default"/>
      </w:rPr>
    </w:lvl>
    <w:lvl w:ilvl="3" w:tplc="35AC9564">
      <w:start w:val="1"/>
      <w:numFmt w:val="bullet"/>
      <w:lvlText w:val=""/>
      <w:lvlJc w:val="left"/>
      <w:pPr>
        <w:ind w:left="2880" w:hanging="360"/>
      </w:pPr>
      <w:rPr>
        <w:rFonts w:ascii="Symbol" w:hAnsi="Symbol" w:hint="default"/>
      </w:rPr>
    </w:lvl>
    <w:lvl w:ilvl="4" w:tplc="A61E494C">
      <w:start w:val="1"/>
      <w:numFmt w:val="bullet"/>
      <w:lvlText w:val="o"/>
      <w:lvlJc w:val="left"/>
      <w:pPr>
        <w:ind w:left="3600" w:hanging="360"/>
      </w:pPr>
      <w:rPr>
        <w:rFonts w:ascii="Courier New" w:hAnsi="Courier New" w:hint="default"/>
      </w:rPr>
    </w:lvl>
    <w:lvl w:ilvl="5" w:tplc="5FB0674E">
      <w:start w:val="1"/>
      <w:numFmt w:val="bullet"/>
      <w:lvlText w:val=""/>
      <w:lvlJc w:val="left"/>
      <w:pPr>
        <w:ind w:left="4320" w:hanging="360"/>
      </w:pPr>
      <w:rPr>
        <w:rFonts w:ascii="Wingdings" w:hAnsi="Wingdings" w:hint="default"/>
      </w:rPr>
    </w:lvl>
    <w:lvl w:ilvl="6" w:tplc="B142DED6">
      <w:start w:val="1"/>
      <w:numFmt w:val="bullet"/>
      <w:lvlText w:val=""/>
      <w:lvlJc w:val="left"/>
      <w:pPr>
        <w:ind w:left="5040" w:hanging="360"/>
      </w:pPr>
      <w:rPr>
        <w:rFonts w:ascii="Symbol" w:hAnsi="Symbol" w:hint="default"/>
      </w:rPr>
    </w:lvl>
    <w:lvl w:ilvl="7" w:tplc="7AB6F764">
      <w:start w:val="1"/>
      <w:numFmt w:val="bullet"/>
      <w:lvlText w:val="o"/>
      <w:lvlJc w:val="left"/>
      <w:pPr>
        <w:ind w:left="5760" w:hanging="360"/>
      </w:pPr>
      <w:rPr>
        <w:rFonts w:ascii="Courier New" w:hAnsi="Courier New" w:hint="default"/>
      </w:rPr>
    </w:lvl>
    <w:lvl w:ilvl="8" w:tplc="4E80023E">
      <w:start w:val="1"/>
      <w:numFmt w:val="bullet"/>
      <w:lvlText w:val=""/>
      <w:lvlJc w:val="left"/>
      <w:pPr>
        <w:ind w:left="6480" w:hanging="360"/>
      </w:pPr>
      <w:rPr>
        <w:rFonts w:ascii="Wingdings" w:hAnsi="Wingdings" w:hint="default"/>
      </w:rPr>
    </w:lvl>
  </w:abstractNum>
  <w:abstractNum w:abstractNumId="6" w15:restartNumberingAfterBreak="0">
    <w:nsid w:val="26A0136A"/>
    <w:multiLevelType w:val="multilevel"/>
    <w:tmpl w:val="FE269F5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15:restartNumberingAfterBreak="0">
    <w:nsid w:val="30100466"/>
    <w:multiLevelType w:val="multilevel"/>
    <w:tmpl w:val="BCCED4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C6683E"/>
    <w:multiLevelType w:val="multilevel"/>
    <w:tmpl w:val="ACC23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EE025B"/>
    <w:multiLevelType w:val="multilevel"/>
    <w:tmpl w:val="2674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6C4234B"/>
    <w:multiLevelType w:val="multilevel"/>
    <w:tmpl w:val="7032ADD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4812311A"/>
    <w:multiLevelType w:val="multilevel"/>
    <w:tmpl w:val="E6280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C036180"/>
    <w:multiLevelType w:val="hybridMultilevel"/>
    <w:tmpl w:val="0DFE20A4"/>
    <w:lvl w:ilvl="0" w:tplc="A6B05ACE">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50CD08C0"/>
    <w:multiLevelType w:val="multilevel"/>
    <w:tmpl w:val="B9823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4CB3B8F"/>
    <w:multiLevelType w:val="multilevel"/>
    <w:tmpl w:val="5D0E6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84758B8"/>
    <w:multiLevelType w:val="multilevel"/>
    <w:tmpl w:val="987C376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59AA1CA0"/>
    <w:multiLevelType w:val="multilevel"/>
    <w:tmpl w:val="9BDA6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E973E1E"/>
    <w:multiLevelType w:val="hybridMultilevel"/>
    <w:tmpl w:val="FFFFFFFF"/>
    <w:lvl w:ilvl="0" w:tplc="699A8F98">
      <w:start w:val="1"/>
      <w:numFmt w:val="bullet"/>
      <w:lvlText w:val=""/>
      <w:lvlJc w:val="left"/>
      <w:pPr>
        <w:ind w:left="720" w:hanging="360"/>
      </w:pPr>
      <w:rPr>
        <w:rFonts w:ascii="Symbol" w:hAnsi="Symbol" w:hint="default"/>
      </w:rPr>
    </w:lvl>
    <w:lvl w:ilvl="1" w:tplc="65F00262">
      <w:start w:val="1"/>
      <w:numFmt w:val="bullet"/>
      <w:lvlText w:val="o"/>
      <w:lvlJc w:val="left"/>
      <w:pPr>
        <w:ind w:left="1440" w:hanging="360"/>
      </w:pPr>
      <w:rPr>
        <w:rFonts w:ascii="Courier New" w:hAnsi="Courier New" w:hint="default"/>
      </w:rPr>
    </w:lvl>
    <w:lvl w:ilvl="2" w:tplc="CB2609A6">
      <w:start w:val="1"/>
      <w:numFmt w:val="bullet"/>
      <w:lvlText w:val=""/>
      <w:lvlJc w:val="left"/>
      <w:pPr>
        <w:ind w:left="2160" w:hanging="360"/>
      </w:pPr>
      <w:rPr>
        <w:rFonts w:ascii="Wingdings" w:hAnsi="Wingdings" w:hint="default"/>
      </w:rPr>
    </w:lvl>
    <w:lvl w:ilvl="3" w:tplc="82440E66">
      <w:start w:val="1"/>
      <w:numFmt w:val="bullet"/>
      <w:lvlText w:val=""/>
      <w:lvlJc w:val="left"/>
      <w:pPr>
        <w:ind w:left="2880" w:hanging="360"/>
      </w:pPr>
      <w:rPr>
        <w:rFonts w:ascii="Symbol" w:hAnsi="Symbol" w:hint="default"/>
      </w:rPr>
    </w:lvl>
    <w:lvl w:ilvl="4" w:tplc="E57422F0">
      <w:start w:val="1"/>
      <w:numFmt w:val="bullet"/>
      <w:lvlText w:val="o"/>
      <w:lvlJc w:val="left"/>
      <w:pPr>
        <w:ind w:left="3600" w:hanging="360"/>
      </w:pPr>
      <w:rPr>
        <w:rFonts w:ascii="Courier New" w:hAnsi="Courier New" w:hint="default"/>
      </w:rPr>
    </w:lvl>
    <w:lvl w:ilvl="5" w:tplc="B2A60266">
      <w:start w:val="1"/>
      <w:numFmt w:val="bullet"/>
      <w:lvlText w:val=""/>
      <w:lvlJc w:val="left"/>
      <w:pPr>
        <w:ind w:left="4320" w:hanging="360"/>
      </w:pPr>
      <w:rPr>
        <w:rFonts w:ascii="Wingdings" w:hAnsi="Wingdings" w:hint="default"/>
      </w:rPr>
    </w:lvl>
    <w:lvl w:ilvl="6" w:tplc="5456CEBE">
      <w:start w:val="1"/>
      <w:numFmt w:val="bullet"/>
      <w:lvlText w:val=""/>
      <w:lvlJc w:val="left"/>
      <w:pPr>
        <w:ind w:left="5040" w:hanging="360"/>
      </w:pPr>
      <w:rPr>
        <w:rFonts w:ascii="Symbol" w:hAnsi="Symbol" w:hint="default"/>
      </w:rPr>
    </w:lvl>
    <w:lvl w:ilvl="7" w:tplc="D2E65C86">
      <w:start w:val="1"/>
      <w:numFmt w:val="bullet"/>
      <w:lvlText w:val="o"/>
      <w:lvlJc w:val="left"/>
      <w:pPr>
        <w:ind w:left="5760" w:hanging="360"/>
      </w:pPr>
      <w:rPr>
        <w:rFonts w:ascii="Courier New" w:hAnsi="Courier New" w:hint="default"/>
      </w:rPr>
    </w:lvl>
    <w:lvl w:ilvl="8" w:tplc="D364611C">
      <w:start w:val="1"/>
      <w:numFmt w:val="bullet"/>
      <w:lvlText w:val=""/>
      <w:lvlJc w:val="left"/>
      <w:pPr>
        <w:ind w:left="6480" w:hanging="360"/>
      </w:pPr>
      <w:rPr>
        <w:rFonts w:ascii="Wingdings" w:hAnsi="Wingdings" w:hint="default"/>
      </w:rPr>
    </w:lvl>
  </w:abstractNum>
  <w:abstractNum w:abstractNumId="18" w15:restartNumberingAfterBreak="0">
    <w:nsid w:val="5ED71C5B"/>
    <w:multiLevelType w:val="multilevel"/>
    <w:tmpl w:val="2AB24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001506B"/>
    <w:multiLevelType w:val="multilevel"/>
    <w:tmpl w:val="BC0A7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4EC56DB"/>
    <w:multiLevelType w:val="hybridMultilevel"/>
    <w:tmpl w:val="F1A04D06"/>
    <w:lvl w:ilvl="0" w:tplc="D36205A6">
      <w:numFmt w:val="bullet"/>
      <w:lvlText w:val="-"/>
      <w:lvlJc w:val="left"/>
      <w:pPr>
        <w:ind w:left="1080" w:hanging="360"/>
      </w:pPr>
      <w:rPr>
        <w:rFonts w:ascii="Aptos" w:eastAsiaTheme="minorHAnsi" w:hAnsi="Apto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DAE5AD6"/>
    <w:multiLevelType w:val="hybridMultilevel"/>
    <w:tmpl w:val="CE4CF77C"/>
    <w:lvl w:ilvl="0" w:tplc="2ED8625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BB4111"/>
    <w:multiLevelType w:val="multilevel"/>
    <w:tmpl w:val="D83646EC"/>
    <w:lvl w:ilvl="0">
      <w:start w:val="1"/>
      <w:numFmt w:val="decimal"/>
      <w:lvlText w:val="%1."/>
      <w:lvlJc w:val="left"/>
      <w:pPr>
        <w:tabs>
          <w:tab w:val="num" w:pos="1800"/>
        </w:tabs>
        <w:ind w:left="1800" w:hanging="360"/>
      </w:p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num w:numId="1" w16cid:durableId="1047872917">
    <w:abstractNumId w:val="0"/>
  </w:num>
  <w:num w:numId="2" w16cid:durableId="660736563">
    <w:abstractNumId w:val="5"/>
  </w:num>
  <w:num w:numId="3" w16cid:durableId="7559614">
    <w:abstractNumId w:val="21"/>
  </w:num>
  <w:num w:numId="4" w16cid:durableId="914974303">
    <w:abstractNumId w:val="17"/>
  </w:num>
  <w:num w:numId="5" w16cid:durableId="497888669">
    <w:abstractNumId w:val="19"/>
  </w:num>
  <w:num w:numId="6" w16cid:durableId="2024742337">
    <w:abstractNumId w:val="13"/>
  </w:num>
  <w:num w:numId="7" w16cid:durableId="1348219283">
    <w:abstractNumId w:val="1"/>
  </w:num>
  <w:num w:numId="8" w16cid:durableId="993681149">
    <w:abstractNumId w:val="20"/>
  </w:num>
  <w:num w:numId="9" w16cid:durableId="1324357589">
    <w:abstractNumId w:val="3"/>
  </w:num>
  <w:num w:numId="10" w16cid:durableId="1440224173">
    <w:abstractNumId w:val="11"/>
  </w:num>
  <w:num w:numId="11" w16cid:durableId="1510024281">
    <w:abstractNumId w:val="8"/>
  </w:num>
  <w:num w:numId="12" w16cid:durableId="1727029105">
    <w:abstractNumId w:val="15"/>
  </w:num>
  <w:num w:numId="13" w16cid:durableId="234824597">
    <w:abstractNumId w:val="10"/>
  </w:num>
  <w:num w:numId="14" w16cid:durableId="936136545">
    <w:abstractNumId w:val="7"/>
  </w:num>
  <w:num w:numId="15" w16cid:durableId="1097405648">
    <w:abstractNumId w:val="2"/>
  </w:num>
  <w:num w:numId="16" w16cid:durableId="669404552">
    <w:abstractNumId w:val="6"/>
  </w:num>
  <w:num w:numId="17" w16cid:durableId="423847266">
    <w:abstractNumId w:val="16"/>
  </w:num>
  <w:num w:numId="18" w16cid:durableId="671880324">
    <w:abstractNumId w:val="22"/>
  </w:num>
  <w:num w:numId="19" w16cid:durableId="2072772816">
    <w:abstractNumId w:val="18"/>
  </w:num>
  <w:num w:numId="20" w16cid:durableId="1662854009">
    <w:abstractNumId w:val="4"/>
  </w:num>
  <w:num w:numId="21" w16cid:durableId="844826409">
    <w:abstractNumId w:val="12"/>
  </w:num>
  <w:num w:numId="22" w16cid:durableId="126555501">
    <w:abstractNumId w:val="14"/>
  </w:num>
  <w:num w:numId="23" w16cid:durableId="15361950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42C"/>
    <w:rsid w:val="00001ACE"/>
    <w:rsid w:val="00004742"/>
    <w:rsid w:val="00005497"/>
    <w:rsid w:val="00007303"/>
    <w:rsid w:val="00011B7A"/>
    <w:rsid w:val="00014674"/>
    <w:rsid w:val="00020898"/>
    <w:rsid w:val="00020C87"/>
    <w:rsid w:val="0002481D"/>
    <w:rsid w:val="00024A80"/>
    <w:rsid w:val="00032DFE"/>
    <w:rsid w:val="000365D6"/>
    <w:rsid w:val="00042AA2"/>
    <w:rsid w:val="00043E4C"/>
    <w:rsid w:val="00046266"/>
    <w:rsid w:val="000504B2"/>
    <w:rsid w:val="0005698D"/>
    <w:rsid w:val="0006140F"/>
    <w:rsid w:val="0006360C"/>
    <w:rsid w:val="00063C54"/>
    <w:rsid w:val="00065E5A"/>
    <w:rsid w:val="000679C2"/>
    <w:rsid w:val="000705A0"/>
    <w:rsid w:val="00070656"/>
    <w:rsid w:val="0007278A"/>
    <w:rsid w:val="0007536D"/>
    <w:rsid w:val="000851DF"/>
    <w:rsid w:val="00087686"/>
    <w:rsid w:val="000910E2"/>
    <w:rsid w:val="00093217"/>
    <w:rsid w:val="000944F1"/>
    <w:rsid w:val="0009454F"/>
    <w:rsid w:val="000946AB"/>
    <w:rsid w:val="0009492F"/>
    <w:rsid w:val="000A06ED"/>
    <w:rsid w:val="000A13DE"/>
    <w:rsid w:val="000A2F2B"/>
    <w:rsid w:val="000A7D74"/>
    <w:rsid w:val="000C1C6B"/>
    <w:rsid w:val="000C5E3E"/>
    <w:rsid w:val="000C6170"/>
    <w:rsid w:val="000D05D5"/>
    <w:rsid w:val="000D0FAA"/>
    <w:rsid w:val="000D4646"/>
    <w:rsid w:val="000D5BCD"/>
    <w:rsid w:val="000D6923"/>
    <w:rsid w:val="000E34A8"/>
    <w:rsid w:val="000E3A80"/>
    <w:rsid w:val="000E4F7D"/>
    <w:rsid w:val="000F0B75"/>
    <w:rsid w:val="000F46FA"/>
    <w:rsid w:val="000F7DB9"/>
    <w:rsid w:val="001055AE"/>
    <w:rsid w:val="00107FD2"/>
    <w:rsid w:val="001114E5"/>
    <w:rsid w:val="00112DFF"/>
    <w:rsid w:val="00115A09"/>
    <w:rsid w:val="00115AD3"/>
    <w:rsid w:val="00125820"/>
    <w:rsid w:val="0013047F"/>
    <w:rsid w:val="001304E6"/>
    <w:rsid w:val="00135E99"/>
    <w:rsid w:val="00137775"/>
    <w:rsid w:val="00140132"/>
    <w:rsid w:val="00143672"/>
    <w:rsid w:val="00144BD9"/>
    <w:rsid w:val="00152025"/>
    <w:rsid w:val="00153243"/>
    <w:rsid w:val="00156331"/>
    <w:rsid w:val="001565EA"/>
    <w:rsid w:val="0016023C"/>
    <w:rsid w:val="0017068C"/>
    <w:rsid w:val="00176B36"/>
    <w:rsid w:val="00181575"/>
    <w:rsid w:val="001816DC"/>
    <w:rsid w:val="00185E3E"/>
    <w:rsid w:val="001923DA"/>
    <w:rsid w:val="00192A0D"/>
    <w:rsid w:val="00193C55"/>
    <w:rsid w:val="00194979"/>
    <w:rsid w:val="001A2FCB"/>
    <w:rsid w:val="001A4705"/>
    <w:rsid w:val="001B2265"/>
    <w:rsid w:val="001B54BE"/>
    <w:rsid w:val="001C0927"/>
    <w:rsid w:val="001C1E24"/>
    <w:rsid w:val="001C3A3A"/>
    <w:rsid w:val="001C69EB"/>
    <w:rsid w:val="001D2BF3"/>
    <w:rsid w:val="001D2E40"/>
    <w:rsid w:val="001D47D2"/>
    <w:rsid w:val="001D7078"/>
    <w:rsid w:val="001D7502"/>
    <w:rsid w:val="001E75B8"/>
    <w:rsid w:val="001F01A5"/>
    <w:rsid w:val="001F4639"/>
    <w:rsid w:val="001F72D1"/>
    <w:rsid w:val="00202404"/>
    <w:rsid w:val="00202BB8"/>
    <w:rsid w:val="0020479B"/>
    <w:rsid w:val="00211CA0"/>
    <w:rsid w:val="00214A95"/>
    <w:rsid w:val="002151DE"/>
    <w:rsid w:val="002153B4"/>
    <w:rsid w:val="00250CD7"/>
    <w:rsid w:val="0025142C"/>
    <w:rsid w:val="002563B4"/>
    <w:rsid w:val="002621A4"/>
    <w:rsid w:val="00267D49"/>
    <w:rsid w:val="0027089A"/>
    <w:rsid w:val="00271059"/>
    <w:rsid w:val="00280476"/>
    <w:rsid w:val="00286B9A"/>
    <w:rsid w:val="00287AF7"/>
    <w:rsid w:val="00290318"/>
    <w:rsid w:val="00291451"/>
    <w:rsid w:val="002A4117"/>
    <w:rsid w:val="002B20BF"/>
    <w:rsid w:val="002B2EF3"/>
    <w:rsid w:val="002B4858"/>
    <w:rsid w:val="002B63A2"/>
    <w:rsid w:val="002C2672"/>
    <w:rsid w:val="002C4F43"/>
    <w:rsid w:val="002C559F"/>
    <w:rsid w:val="002D57DD"/>
    <w:rsid w:val="002E31D0"/>
    <w:rsid w:val="002E3E24"/>
    <w:rsid w:val="002F1AFE"/>
    <w:rsid w:val="00302420"/>
    <w:rsid w:val="003025B2"/>
    <w:rsid w:val="003050C6"/>
    <w:rsid w:val="00305AB6"/>
    <w:rsid w:val="00313C69"/>
    <w:rsid w:val="00315CC8"/>
    <w:rsid w:val="0031778E"/>
    <w:rsid w:val="00317EE6"/>
    <w:rsid w:val="00323474"/>
    <w:rsid w:val="00325A1B"/>
    <w:rsid w:val="00333823"/>
    <w:rsid w:val="003401BA"/>
    <w:rsid w:val="0034085F"/>
    <w:rsid w:val="00344124"/>
    <w:rsid w:val="0034657F"/>
    <w:rsid w:val="00350A3D"/>
    <w:rsid w:val="00351773"/>
    <w:rsid w:val="00354133"/>
    <w:rsid w:val="0036039B"/>
    <w:rsid w:val="00360C79"/>
    <w:rsid w:val="00360E51"/>
    <w:rsid w:val="00362A8F"/>
    <w:rsid w:val="00363325"/>
    <w:rsid w:val="003660F7"/>
    <w:rsid w:val="00366AD4"/>
    <w:rsid w:val="00377829"/>
    <w:rsid w:val="00380BB3"/>
    <w:rsid w:val="0039726C"/>
    <w:rsid w:val="00397322"/>
    <w:rsid w:val="003978FF"/>
    <w:rsid w:val="003A35EC"/>
    <w:rsid w:val="003B3D62"/>
    <w:rsid w:val="003B4940"/>
    <w:rsid w:val="003B498C"/>
    <w:rsid w:val="003B6D24"/>
    <w:rsid w:val="003C4824"/>
    <w:rsid w:val="003C4B2B"/>
    <w:rsid w:val="003C6D74"/>
    <w:rsid w:val="003D55F8"/>
    <w:rsid w:val="003D652D"/>
    <w:rsid w:val="003E1382"/>
    <w:rsid w:val="003E271A"/>
    <w:rsid w:val="003E5C43"/>
    <w:rsid w:val="003F332F"/>
    <w:rsid w:val="003F364C"/>
    <w:rsid w:val="003F423B"/>
    <w:rsid w:val="003F5953"/>
    <w:rsid w:val="0040381C"/>
    <w:rsid w:val="004059F4"/>
    <w:rsid w:val="00411403"/>
    <w:rsid w:val="004123A5"/>
    <w:rsid w:val="00436B15"/>
    <w:rsid w:val="00436BCD"/>
    <w:rsid w:val="00447BA1"/>
    <w:rsid w:val="0045304B"/>
    <w:rsid w:val="0045424D"/>
    <w:rsid w:val="004640ED"/>
    <w:rsid w:val="0046549F"/>
    <w:rsid w:val="00471F90"/>
    <w:rsid w:val="0047219F"/>
    <w:rsid w:val="0047465E"/>
    <w:rsid w:val="0048392C"/>
    <w:rsid w:val="004848B7"/>
    <w:rsid w:val="00491A86"/>
    <w:rsid w:val="00492F07"/>
    <w:rsid w:val="004A738A"/>
    <w:rsid w:val="004A7EC6"/>
    <w:rsid w:val="004B2A01"/>
    <w:rsid w:val="004B53D9"/>
    <w:rsid w:val="004B745E"/>
    <w:rsid w:val="004C108F"/>
    <w:rsid w:val="004C478A"/>
    <w:rsid w:val="004C558E"/>
    <w:rsid w:val="004D1983"/>
    <w:rsid w:val="004D405B"/>
    <w:rsid w:val="004D4F80"/>
    <w:rsid w:val="004D5010"/>
    <w:rsid w:val="004E17E5"/>
    <w:rsid w:val="004E1E8E"/>
    <w:rsid w:val="004E4194"/>
    <w:rsid w:val="004E4256"/>
    <w:rsid w:val="004F06E8"/>
    <w:rsid w:val="004F0720"/>
    <w:rsid w:val="004F15F3"/>
    <w:rsid w:val="004F1689"/>
    <w:rsid w:val="004F36B3"/>
    <w:rsid w:val="004F4321"/>
    <w:rsid w:val="005007F8"/>
    <w:rsid w:val="0050387F"/>
    <w:rsid w:val="00507ECB"/>
    <w:rsid w:val="00511A8C"/>
    <w:rsid w:val="00513211"/>
    <w:rsid w:val="00513858"/>
    <w:rsid w:val="00514DCC"/>
    <w:rsid w:val="00516C8D"/>
    <w:rsid w:val="00520BE3"/>
    <w:rsid w:val="00521B90"/>
    <w:rsid w:val="005247C1"/>
    <w:rsid w:val="00525A10"/>
    <w:rsid w:val="00527F75"/>
    <w:rsid w:val="00530D23"/>
    <w:rsid w:val="0053232F"/>
    <w:rsid w:val="005324FD"/>
    <w:rsid w:val="00536A6A"/>
    <w:rsid w:val="00543FB8"/>
    <w:rsid w:val="00551B36"/>
    <w:rsid w:val="00552A0C"/>
    <w:rsid w:val="005543F9"/>
    <w:rsid w:val="00554C04"/>
    <w:rsid w:val="005620A3"/>
    <w:rsid w:val="00565BA0"/>
    <w:rsid w:val="005736B9"/>
    <w:rsid w:val="005744FF"/>
    <w:rsid w:val="00594BB9"/>
    <w:rsid w:val="005A2427"/>
    <w:rsid w:val="005A25B6"/>
    <w:rsid w:val="005A28AA"/>
    <w:rsid w:val="005A3BA2"/>
    <w:rsid w:val="005A4600"/>
    <w:rsid w:val="005B245C"/>
    <w:rsid w:val="005B3352"/>
    <w:rsid w:val="005B3995"/>
    <w:rsid w:val="005B7A02"/>
    <w:rsid w:val="005D0853"/>
    <w:rsid w:val="005D0E7A"/>
    <w:rsid w:val="005D30E6"/>
    <w:rsid w:val="005D44AA"/>
    <w:rsid w:val="005E33D6"/>
    <w:rsid w:val="00601085"/>
    <w:rsid w:val="0060220B"/>
    <w:rsid w:val="00605ADA"/>
    <w:rsid w:val="006072AF"/>
    <w:rsid w:val="0061252C"/>
    <w:rsid w:val="00614558"/>
    <w:rsid w:val="00615D68"/>
    <w:rsid w:val="00621116"/>
    <w:rsid w:val="00624F68"/>
    <w:rsid w:val="00625AC6"/>
    <w:rsid w:val="0062637E"/>
    <w:rsid w:val="00626525"/>
    <w:rsid w:val="00627DB8"/>
    <w:rsid w:val="006343B9"/>
    <w:rsid w:val="00634C1F"/>
    <w:rsid w:val="00634E88"/>
    <w:rsid w:val="00640F08"/>
    <w:rsid w:val="00643143"/>
    <w:rsid w:val="00645FF9"/>
    <w:rsid w:val="00650C2D"/>
    <w:rsid w:val="00650DCA"/>
    <w:rsid w:val="00654C11"/>
    <w:rsid w:val="006559BB"/>
    <w:rsid w:val="006616B8"/>
    <w:rsid w:val="006641A9"/>
    <w:rsid w:val="0066796F"/>
    <w:rsid w:val="00675051"/>
    <w:rsid w:val="00680305"/>
    <w:rsid w:val="00681232"/>
    <w:rsid w:val="006812B9"/>
    <w:rsid w:val="00681D42"/>
    <w:rsid w:val="006832CA"/>
    <w:rsid w:val="006835EA"/>
    <w:rsid w:val="00685849"/>
    <w:rsid w:val="00686F14"/>
    <w:rsid w:val="006953F9"/>
    <w:rsid w:val="006A0D88"/>
    <w:rsid w:val="006A311E"/>
    <w:rsid w:val="006B40E6"/>
    <w:rsid w:val="006D2943"/>
    <w:rsid w:val="006D7209"/>
    <w:rsid w:val="006E0876"/>
    <w:rsid w:val="006E44CF"/>
    <w:rsid w:val="006E5AC0"/>
    <w:rsid w:val="006E5FF2"/>
    <w:rsid w:val="006E62C9"/>
    <w:rsid w:val="006E7F26"/>
    <w:rsid w:val="006F137D"/>
    <w:rsid w:val="006F271A"/>
    <w:rsid w:val="006F509B"/>
    <w:rsid w:val="00703101"/>
    <w:rsid w:val="00713A3B"/>
    <w:rsid w:val="00716828"/>
    <w:rsid w:val="00721A87"/>
    <w:rsid w:val="00722C0C"/>
    <w:rsid w:val="007322F4"/>
    <w:rsid w:val="00732A26"/>
    <w:rsid w:val="007419CC"/>
    <w:rsid w:val="00742991"/>
    <w:rsid w:val="00747305"/>
    <w:rsid w:val="007502A7"/>
    <w:rsid w:val="00753E68"/>
    <w:rsid w:val="007540A2"/>
    <w:rsid w:val="00755576"/>
    <w:rsid w:val="007572EA"/>
    <w:rsid w:val="0076134F"/>
    <w:rsid w:val="0077431C"/>
    <w:rsid w:val="00780630"/>
    <w:rsid w:val="007809A6"/>
    <w:rsid w:val="00781676"/>
    <w:rsid w:val="00781A04"/>
    <w:rsid w:val="007839FD"/>
    <w:rsid w:val="00791F37"/>
    <w:rsid w:val="00793E98"/>
    <w:rsid w:val="007A025C"/>
    <w:rsid w:val="007A2A76"/>
    <w:rsid w:val="007A3A3F"/>
    <w:rsid w:val="007A3B03"/>
    <w:rsid w:val="007A42BF"/>
    <w:rsid w:val="007A6940"/>
    <w:rsid w:val="007B0C01"/>
    <w:rsid w:val="007B3ACB"/>
    <w:rsid w:val="007B3C35"/>
    <w:rsid w:val="007B5818"/>
    <w:rsid w:val="007C196F"/>
    <w:rsid w:val="007C203A"/>
    <w:rsid w:val="007C3B4E"/>
    <w:rsid w:val="007C6082"/>
    <w:rsid w:val="007C6F2F"/>
    <w:rsid w:val="007D2F90"/>
    <w:rsid w:val="007D3068"/>
    <w:rsid w:val="007E16A9"/>
    <w:rsid w:val="007F1537"/>
    <w:rsid w:val="007F635D"/>
    <w:rsid w:val="008049EE"/>
    <w:rsid w:val="008053C1"/>
    <w:rsid w:val="00807EDD"/>
    <w:rsid w:val="008123D0"/>
    <w:rsid w:val="00821EDB"/>
    <w:rsid w:val="0082542E"/>
    <w:rsid w:val="0082713E"/>
    <w:rsid w:val="008271C0"/>
    <w:rsid w:val="0083379A"/>
    <w:rsid w:val="0083405D"/>
    <w:rsid w:val="008365B7"/>
    <w:rsid w:val="00842CDA"/>
    <w:rsid w:val="00845F11"/>
    <w:rsid w:val="00846F93"/>
    <w:rsid w:val="008522E7"/>
    <w:rsid w:val="008553C5"/>
    <w:rsid w:val="00856A6B"/>
    <w:rsid w:val="0086717F"/>
    <w:rsid w:val="008671B0"/>
    <w:rsid w:val="00874E55"/>
    <w:rsid w:val="00880D93"/>
    <w:rsid w:val="00881B79"/>
    <w:rsid w:val="00887F9D"/>
    <w:rsid w:val="0089342A"/>
    <w:rsid w:val="008946BC"/>
    <w:rsid w:val="00894B0F"/>
    <w:rsid w:val="00895488"/>
    <w:rsid w:val="008A3862"/>
    <w:rsid w:val="008B1273"/>
    <w:rsid w:val="008B2F82"/>
    <w:rsid w:val="008B48D3"/>
    <w:rsid w:val="008C4328"/>
    <w:rsid w:val="008C58CF"/>
    <w:rsid w:val="008D2FA8"/>
    <w:rsid w:val="008D43D4"/>
    <w:rsid w:val="008D476B"/>
    <w:rsid w:val="008D54A0"/>
    <w:rsid w:val="008E351B"/>
    <w:rsid w:val="008E4E58"/>
    <w:rsid w:val="008E520B"/>
    <w:rsid w:val="008E55E3"/>
    <w:rsid w:val="008F1884"/>
    <w:rsid w:val="008F355F"/>
    <w:rsid w:val="008F39D9"/>
    <w:rsid w:val="008F5F0E"/>
    <w:rsid w:val="0090302B"/>
    <w:rsid w:val="00903D93"/>
    <w:rsid w:val="009130A1"/>
    <w:rsid w:val="0091484F"/>
    <w:rsid w:val="0091510D"/>
    <w:rsid w:val="00916269"/>
    <w:rsid w:val="00917B3D"/>
    <w:rsid w:val="0092187C"/>
    <w:rsid w:val="00922BBB"/>
    <w:rsid w:val="009251A4"/>
    <w:rsid w:val="00925347"/>
    <w:rsid w:val="0092585C"/>
    <w:rsid w:val="009275F9"/>
    <w:rsid w:val="00934EF8"/>
    <w:rsid w:val="00940933"/>
    <w:rsid w:val="00940F99"/>
    <w:rsid w:val="00941EB7"/>
    <w:rsid w:val="00943A9E"/>
    <w:rsid w:val="00945687"/>
    <w:rsid w:val="00952BD5"/>
    <w:rsid w:val="00955D9B"/>
    <w:rsid w:val="00957530"/>
    <w:rsid w:val="00960394"/>
    <w:rsid w:val="009619BF"/>
    <w:rsid w:val="00963BD6"/>
    <w:rsid w:val="00965442"/>
    <w:rsid w:val="00970188"/>
    <w:rsid w:val="009728D0"/>
    <w:rsid w:val="009776A6"/>
    <w:rsid w:val="0098300F"/>
    <w:rsid w:val="009846A8"/>
    <w:rsid w:val="009866BC"/>
    <w:rsid w:val="00990C79"/>
    <w:rsid w:val="009960FD"/>
    <w:rsid w:val="00997BCB"/>
    <w:rsid w:val="009A1DF9"/>
    <w:rsid w:val="009A2CDE"/>
    <w:rsid w:val="009A48DC"/>
    <w:rsid w:val="009A4D40"/>
    <w:rsid w:val="009B2E10"/>
    <w:rsid w:val="009B7486"/>
    <w:rsid w:val="009C3287"/>
    <w:rsid w:val="009C5D7C"/>
    <w:rsid w:val="009C6047"/>
    <w:rsid w:val="009C6830"/>
    <w:rsid w:val="009D10CD"/>
    <w:rsid w:val="009D3104"/>
    <w:rsid w:val="009D56E8"/>
    <w:rsid w:val="009E1A5B"/>
    <w:rsid w:val="009F439A"/>
    <w:rsid w:val="009F45F3"/>
    <w:rsid w:val="009F6774"/>
    <w:rsid w:val="00A063CE"/>
    <w:rsid w:val="00A15203"/>
    <w:rsid w:val="00A1B6FA"/>
    <w:rsid w:val="00A21F35"/>
    <w:rsid w:val="00A22988"/>
    <w:rsid w:val="00A25132"/>
    <w:rsid w:val="00A277CF"/>
    <w:rsid w:val="00A27AEB"/>
    <w:rsid w:val="00A30406"/>
    <w:rsid w:val="00A30889"/>
    <w:rsid w:val="00A322F8"/>
    <w:rsid w:val="00A32E90"/>
    <w:rsid w:val="00A3C72B"/>
    <w:rsid w:val="00A405C0"/>
    <w:rsid w:val="00A421C4"/>
    <w:rsid w:val="00A453F1"/>
    <w:rsid w:val="00A472B8"/>
    <w:rsid w:val="00A50683"/>
    <w:rsid w:val="00A50A69"/>
    <w:rsid w:val="00A50E7E"/>
    <w:rsid w:val="00A61190"/>
    <w:rsid w:val="00A62A72"/>
    <w:rsid w:val="00A6536A"/>
    <w:rsid w:val="00A67B95"/>
    <w:rsid w:val="00A73AE0"/>
    <w:rsid w:val="00A753C6"/>
    <w:rsid w:val="00A81A26"/>
    <w:rsid w:val="00A92DA3"/>
    <w:rsid w:val="00A95F22"/>
    <w:rsid w:val="00A96CDA"/>
    <w:rsid w:val="00AA40F5"/>
    <w:rsid w:val="00AA4371"/>
    <w:rsid w:val="00AA6297"/>
    <w:rsid w:val="00AB17C0"/>
    <w:rsid w:val="00AB3D9A"/>
    <w:rsid w:val="00AB3F71"/>
    <w:rsid w:val="00AB4D01"/>
    <w:rsid w:val="00AB4FEF"/>
    <w:rsid w:val="00AB65CC"/>
    <w:rsid w:val="00AC37A5"/>
    <w:rsid w:val="00AC4FF4"/>
    <w:rsid w:val="00AC767C"/>
    <w:rsid w:val="00AD3E82"/>
    <w:rsid w:val="00AD5A94"/>
    <w:rsid w:val="00AD6FD3"/>
    <w:rsid w:val="00AE14AA"/>
    <w:rsid w:val="00AE48D3"/>
    <w:rsid w:val="00AE4BD1"/>
    <w:rsid w:val="00AE79F4"/>
    <w:rsid w:val="00AF098C"/>
    <w:rsid w:val="00AF3D95"/>
    <w:rsid w:val="00AF58ED"/>
    <w:rsid w:val="00B0588A"/>
    <w:rsid w:val="00B130C8"/>
    <w:rsid w:val="00B14540"/>
    <w:rsid w:val="00B224AD"/>
    <w:rsid w:val="00B246F2"/>
    <w:rsid w:val="00B2649B"/>
    <w:rsid w:val="00B26956"/>
    <w:rsid w:val="00B27C20"/>
    <w:rsid w:val="00B3458A"/>
    <w:rsid w:val="00B35AC9"/>
    <w:rsid w:val="00B361DE"/>
    <w:rsid w:val="00B3723F"/>
    <w:rsid w:val="00B46653"/>
    <w:rsid w:val="00B50558"/>
    <w:rsid w:val="00B52766"/>
    <w:rsid w:val="00B538F6"/>
    <w:rsid w:val="00B54473"/>
    <w:rsid w:val="00B54712"/>
    <w:rsid w:val="00B55CAB"/>
    <w:rsid w:val="00B57AFE"/>
    <w:rsid w:val="00B61A08"/>
    <w:rsid w:val="00B63938"/>
    <w:rsid w:val="00B64817"/>
    <w:rsid w:val="00B64A7E"/>
    <w:rsid w:val="00B656E4"/>
    <w:rsid w:val="00B67E4E"/>
    <w:rsid w:val="00B840AE"/>
    <w:rsid w:val="00B86E82"/>
    <w:rsid w:val="00B86FA4"/>
    <w:rsid w:val="00B87E68"/>
    <w:rsid w:val="00B92C2F"/>
    <w:rsid w:val="00B93DEC"/>
    <w:rsid w:val="00BA0681"/>
    <w:rsid w:val="00BA4A3A"/>
    <w:rsid w:val="00BA4F54"/>
    <w:rsid w:val="00BA5283"/>
    <w:rsid w:val="00BA7E88"/>
    <w:rsid w:val="00BB25CE"/>
    <w:rsid w:val="00BB5F10"/>
    <w:rsid w:val="00BB7ADF"/>
    <w:rsid w:val="00BC2624"/>
    <w:rsid w:val="00BC66E0"/>
    <w:rsid w:val="00BC75D9"/>
    <w:rsid w:val="00BD15D7"/>
    <w:rsid w:val="00BD35E3"/>
    <w:rsid w:val="00BE6E60"/>
    <w:rsid w:val="00BF2BA8"/>
    <w:rsid w:val="00BF38B0"/>
    <w:rsid w:val="00BF65E5"/>
    <w:rsid w:val="00BF6E6E"/>
    <w:rsid w:val="00C00326"/>
    <w:rsid w:val="00C10B4F"/>
    <w:rsid w:val="00C11595"/>
    <w:rsid w:val="00C1FC93"/>
    <w:rsid w:val="00C2030B"/>
    <w:rsid w:val="00C23498"/>
    <w:rsid w:val="00C24DF3"/>
    <w:rsid w:val="00C2521D"/>
    <w:rsid w:val="00C25EC0"/>
    <w:rsid w:val="00C26513"/>
    <w:rsid w:val="00C340F3"/>
    <w:rsid w:val="00C343E2"/>
    <w:rsid w:val="00C40B62"/>
    <w:rsid w:val="00C42809"/>
    <w:rsid w:val="00C42B08"/>
    <w:rsid w:val="00C43A6C"/>
    <w:rsid w:val="00C45A27"/>
    <w:rsid w:val="00C50FA8"/>
    <w:rsid w:val="00C534DD"/>
    <w:rsid w:val="00C568DD"/>
    <w:rsid w:val="00C579B9"/>
    <w:rsid w:val="00C65718"/>
    <w:rsid w:val="00C749B7"/>
    <w:rsid w:val="00C75A3F"/>
    <w:rsid w:val="00C77FC2"/>
    <w:rsid w:val="00C818FA"/>
    <w:rsid w:val="00C857E7"/>
    <w:rsid w:val="00C87FCF"/>
    <w:rsid w:val="00C90C6E"/>
    <w:rsid w:val="00C911F1"/>
    <w:rsid w:val="00C95C61"/>
    <w:rsid w:val="00C96DF8"/>
    <w:rsid w:val="00CA16D9"/>
    <w:rsid w:val="00CA402F"/>
    <w:rsid w:val="00CB0395"/>
    <w:rsid w:val="00CB0EA9"/>
    <w:rsid w:val="00CB2465"/>
    <w:rsid w:val="00CC11DB"/>
    <w:rsid w:val="00CC38E6"/>
    <w:rsid w:val="00CC4CDF"/>
    <w:rsid w:val="00CC4F9D"/>
    <w:rsid w:val="00CC5225"/>
    <w:rsid w:val="00CC6C37"/>
    <w:rsid w:val="00CC7D06"/>
    <w:rsid w:val="00CD025B"/>
    <w:rsid w:val="00CD17DA"/>
    <w:rsid w:val="00CD1819"/>
    <w:rsid w:val="00CD236D"/>
    <w:rsid w:val="00CD276A"/>
    <w:rsid w:val="00CD6E6C"/>
    <w:rsid w:val="00CE1186"/>
    <w:rsid w:val="00CE60D4"/>
    <w:rsid w:val="00CE6B28"/>
    <w:rsid w:val="00CE734D"/>
    <w:rsid w:val="00CE7D54"/>
    <w:rsid w:val="00CF42FB"/>
    <w:rsid w:val="00D02900"/>
    <w:rsid w:val="00D04548"/>
    <w:rsid w:val="00D07E75"/>
    <w:rsid w:val="00D13FF4"/>
    <w:rsid w:val="00D23303"/>
    <w:rsid w:val="00D354B6"/>
    <w:rsid w:val="00D356F0"/>
    <w:rsid w:val="00D36075"/>
    <w:rsid w:val="00D423EA"/>
    <w:rsid w:val="00D433D2"/>
    <w:rsid w:val="00D44992"/>
    <w:rsid w:val="00D44A5E"/>
    <w:rsid w:val="00D44DB5"/>
    <w:rsid w:val="00D46EB6"/>
    <w:rsid w:val="00D50A47"/>
    <w:rsid w:val="00D51A6C"/>
    <w:rsid w:val="00D546C6"/>
    <w:rsid w:val="00D5652A"/>
    <w:rsid w:val="00D710D9"/>
    <w:rsid w:val="00D718C1"/>
    <w:rsid w:val="00D71BD4"/>
    <w:rsid w:val="00D71CBB"/>
    <w:rsid w:val="00D71D7A"/>
    <w:rsid w:val="00D71F12"/>
    <w:rsid w:val="00D72B1C"/>
    <w:rsid w:val="00D730F0"/>
    <w:rsid w:val="00D73D54"/>
    <w:rsid w:val="00D7737D"/>
    <w:rsid w:val="00D80724"/>
    <w:rsid w:val="00D81A84"/>
    <w:rsid w:val="00D842A5"/>
    <w:rsid w:val="00D86AB6"/>
    <w:rsid w:val="00D870B0"/>
    <w:rsid w:val="00D92A62"/>
    <w:rsid w:val="00D945A6"/>
    <w:rsid w:val="00D97FEE"/>
    <w:rsid w:val="00DA1C1C"/>
    <w:rsid w:val="00DA3998"/>
    <w:rsid w:val="00DA51A6"/>
    <w:rsid w:val="00DA5601"/>
    <w:rsid w:val="00DB1F75"/>
    <w:rsid w:val="00DB27A3"/>
    <w:rsid w:val="00DC27AE"/>
    <w:rsid w:val="00DC45E8"/>
    <w:rsid w:val="00DC5415"/>
    <w:rsid w:val="00DD1B54"/>
    <w:rsid w:val="00DD25B1"/>
    <w:rsid w:val="00DD587F"/>
    <w:rsid w:val="00DD6072"/>
    <w:rsid w:val="00DE650C"/>
    <w:rsid w:val="00DE6977"/>
    <w:rsid w:val="00DF0231"/>
    <w:rsid w:val="00DF0B37"/>
    <w:rsid w:val="00DF1461"/>
    <w:rsid w:val="00DF5DC1"/>
    <w:rsid w:val="00DF6BAB"/>
    <w:rsid w:val="00DF7E22"/>
    <w:rsid w:val="00E01DCF"/>
    <w:rsid w:val="00E020F3"/>
    <w:rsid w:val="00E04868"/>
    <w:rsid w:val="00E04FFF"/>
    <w:rsid w:val="00E07A4B"/>
    <w:rsid w:val="00E10C2D"/>
    <w:rsid w:val="00E1533A"/>
    <w:rsid w:val="00E171A9"/>
    <w:rsid w:val="00E17C22"/>
    <w:rsid w:val="00E22759"/>
    <w:rsid w:val="00E22CBC"/>
    <w:rsid w:val="00E270B9"/>
    <w:rsid w:val="00E34042"/>
    <w:rsid w:val="00E360BD"/>
    <w:rsid w:val="00E4125B"/>
    <w:rsid w:val="00E42D36"/>
    <w:rsid w:val="00E44ED8"/>
    <w:rsid w:val="00E45ECA"/>
    <w:rsid w:val="00E4602A"/>
    <w:rsid w:val="00E56B79"/>
    <w:rsid w:val="00E6105E"/>
    <w:rsid w:val="00E643AA"/>
    <w:rsid w:val="00E645D5"/>
    <w:rsid w:val="00E66966"/>
    <w:rsid w:val="00E74AC6"/>
    <w:rsid w:val="00E83741"/>
    <w:rsid w:val="00E87534"/>
    <w:rsid w:val="00E931CA"/>
    <w:rsid w:val="00E93502"/>
    <w:rsid w:val="00E93FBF"/>
    <w:rsid w:val="00E9549B"/>
    <w:rsid w:val="00E957CA"/>
    <w:rsid w:val="00EA4D53"/>
    <w:rsid w:val="00EA6493"/>
    <w:rsid w:val="00EB1521"/>
    <w:rsid w:val="00EB2401"/>
    <w:rsid w:val="00EB51D9"/>
    <w:rsid w:val="00EC574D"/>
    <w:rsid w:val="00ED0167"/>
    <w:rsid w:val="00ED21E8"/>
    <w:rsid w:val="00ED25EB"/>
    <w:rsid w:val="00ED2B24"/>
    <w:rsid w:val="00EE14D1"/>
    <w:rsid w:val="00EE1E06"/>
    <w:rsid w:val="00EE596B"/>
    <w:rsid w:val="00EE599C"/>
    <w:rsid w:val="00EF43FD"/>
    <w:rsid w:val="00EF4622"/>
    <w:rsid w:val="00EF64A8"/>
    <w:rsid w:val="00EF740E"/>
    <w:rsid w:val="00F0374F"/>
    <w:rsid w:val="00F06062"/>
    <w:rsid w:val="00F11052"/>
    <w:rsid w:val="00F11A17"/>
    <w:rsid w:val="00F135A5"/>
    <w:rsid w:val="00F21563"/>
    <w:rsid w:val="00F2416B"/>
    <w:rsid w:val="00F248A0"/>
    <w:rsid w:val="00F302CE"/>
    <w:rsid w:val="00F34AC7"/>
    <w:rsid w:val="00F35B06"/>
    <w:rsid w:val="00F4251F"/>
    <w:rsid w:val="00F52E3E"/>
    <w:rsid w:val="00F55BB5"/>
    <w:rsid w:val="00F577AA"/>
    <w:rsid w:val="00F6435E"/>
    <w:rsid w:val="00F6484D"/>
    <w:rsid w:val="00F66637"/>
    <w:rsid w:val="00F702CB"/>
    <w:rsid w:val="00F71BA1"/>
    <w:rsid w:val="00F773BF"/>
    <w:rsid w:val="00F7765A"/>
    <w:rsid w:val="00F81A28"/>
    <w:rsid w:val="00F81F3B"/>
    <w:rsid w:val="00F82070"/>
    <w:rsid w:val="00F86ECA"/>
    <w:rsid w:val="00F912D5"/>
    <w:rsid w:val="00F9131F"/>
    <w:rsid w:val="00F9235F"/>
    <w:rsid w:val="00F933C1"/>
    <w:rsid w:val="00F9584D"/>
    <w:rsid w:val="00FA3FB8"/>
    <w:rsid w:val="00FA58CA"/>
    <w:rsid w:val="00FA5E3A"/>
    <w:rsid w:val="00FA70C1"/>
    <w:rsid w:val="00FB29C0"/>
    <w:rsid w:val="00FB35AA"/>
    <w:rsid w:val="00FB4D69"/>
    <w:rsid w:val="00FB79AC"/>
    <w:rsid w:val="00FB7F64"/>
    <w:rsid w:val="00FC1675"/>
    <w:rsid w:val="00FD0FE6"/>
    <w:rsid w:val="00FD1030"/>
    <w:rsid w:val="00FD1EB2"/>
    <w:rsid w:val="00FD7FC3"/>
    <w:rsid w:val="00FE21F1"/>
    <w:rsid w:val="00FE29ED"/>
    <w:rsid w:val="00FE397B"/>
    <w:rsid w:val="00FE4654"/>
    <w:rsid w:val="00FF0C03"/>
    <w:rsid w:val="00FF5A83"/>
    <w:rsid w:val="01B6A451"/>
    <w:rsid w:val="025E4E59"/>
    <w:rsid w:val="02782348"/>
    <w:rsid w:val="02F1FE71"/>
    <w:rsid w:val="0365FC5D"/>
    <w:rsid w:val="036E8D67"/>
    <w:rsid w:val="0392881C"/>
    <w:rsid w:val="03D3CB0F"/>
    <w:rsid w:val="04065218"/>
    <w:rsid w:val="04099517"/>
    <w:rsid w:val="043B37EE"/>
    <w:rsid w:val="050280D7"/>
    <w:rsid w:val="0521F886"/>
    <w:rsid w:val="054DFF97"/>
    <w:rsid w:val="0567BB5D"/>
    <w:rsid w:val="05E39C1C"/>
    <w:rsid w:val="0688F0F1"/>
    <w:rsid w:val="06ECD60F"/>
    <w:rsid w:val="0711E5C0"/>
    <w:rsid w:val="0747138D"/>
    <w:rsid w:val="076C4483"/>
    <w:rsid w:val="077DACA2"/>
    <w:rsid w:val="079E25BD"/>
    <w:rsid w:val="08998526"/>
    <w:rsid w:val="08AE7A60"/>
    <w:rsid w:val="08DA2E54"/>
    <w:rsid w:val="09407887"/>
    <w:rsid w:val="0959DA9F"/>
    <w:rsid w:val="096D22D7"/>
    <w:rsid w:val="098128AE"/>
    <w:rsid w:val="09F80C3B"/>
    <w:rsid w:val="0A7F3732"/>
    <w:rsid w:val="0B0737F7"/>
    <w:rsid w:val="0B306F1C"/>
    <w:rsid w:val="0BC88326"/>
    <w:rsid w:val="0BD93A3F"/>
    <w:rsid w:val="0BE7AFEF"/>
    <w:rsid w:val="0BEE5F4F"/>
    <w:rsid w:val="0C0D9B71"/>
    <w:rsid w:val="0C28F6BE"/>
    <w:rsid w:val="0C3109DB"/>
    <w:rsid w:val="0C4F5242"/>
    <w:rsid w:val="0C72E5FE"/>
    <w:rsid w:val="0C7999CE"/>
    <w:rsid w:val="0CEBDD3C"/>
    <w:rsid w:val="0ECE7B30"/>
    <w:rsid w:val="0ED429FA"/>
    <w:rsid w:val="0F4367BB"/>
    <w:rsid w:val="0F58201F"/>
    <w:rsid w:val="0F5A96C0"/>
    <w:rsid w:val="0F90C0BA"/>
    <w:rsid w:val="0F96F9F5"/>
    <w:rsid w:val="0FFCD57F"/>
    <w:rsid w:val="109572CF"/>
    <w:rsid w:val="10ADEEB3"/>
    <w:rsid w:val="10C62E41"/>
    <w:rsid w:val="10CF79A5"/>
    <w:rsid w:val="10DAE923"/>
    <w:rsid w:val="11074E85"/>
    <w:rsid w:val="113B575B"/>
    <w:rsid w:val="12E3BBFE"/>
    <w:rsid w:val="14038977"/>
    <w:rsid w:val="142C381C"/>
    <w:rsid w:val="142D8E67"/>
    <w:rsid w:val="148BF818"/>
    <w:rsid w:val="14B8F6D3"/>
    <w:rsid w:val="158CAAC5"/>
    <w:rsid w:val="15927684"/>
    <w:rsid w:val="159E4E4B"/>
    <w:rsid w:val="1614016E"/>
    <w:rsid w:val="16EDA57C"/>
    <w:rsid w:val="16F0984D"/>
    <w:rsid w:val="17097A16"/>
    <w:rsid w:val="172BF136"/>
    <w:rsid w:val="17DCFDB8"/>
    <w:rsid w:val="17ECE868"/>
    <w:rsid w:val="1828A281"/>
    <w:rsid w:val="18443B91"/>
    <w:rsid w:val="18586D1C"/>
    <w:rsid w:val="18833D9C"/>
    <w:rsid w:val="1909AD0E"/>
    <w:rsid w:val="1A171CA7"/>
    <w:rsid w:val="1A192624"/>
    <w:rsid w:val="1A98E240"/>
    <w:rsid w:val="1AD66415"/>
    <w:rsid w:val="1BC7735B"/>
    <w:rsid w:val="1C50E241"/>
    <w:rsid w:val="1C692126"/>
    <w:rsid w:val="1C83A66F"/>
    <w:rsid w:val="1CA0E95C"/>
    <w:rsid w:val="1CA23172"/>
    <w:rsid w:val="1D444EC0"/>
    <w:rsid w:val="1D52C35B"/>
    <w:rsid w:val="1D57784A"/>
    <w:rsid w:val="1D6D7F1C"/>
    <w:rsid w:val="1D7DB921"/>
    <w:rsid w:val="1DAF1A50"/>
    <w:rsid w:val="1E7012B9"/>
    <w:rsid w:val="1EDE050F"/>
    <w:rsid w:val="1EDF9CB9"/>
    <w:rsid w:val="1F35C3EC"/>
    <w:rsid w:val="1FBCABBF"/>
    <w:rsid w:val="207822E6"/>
    <w:rsid w:val="20BDB7A2"/>
    <w:rsid w:val="20C1AAD0"/>
    <w:rsid w:val="20D8B3FB"/>
    <w:rsid w:val="220EA269"/>
    <w:rsid w:val="2309E9AE"/>
    <w:rsid w:val="23FA7CC4"/>
    <w:rsid w:val="243F9FD1"/>
    <w:rsid w:val="246DC551"/>
    <w:rsid w:val="2524E5E1"/>
    <w:rsid w:val="25BB9493"/>
    <w:rsid w:val="25BC899A"/>
    <w:rsid w:val="25C32AA8"/>
    <w:rsid w:val="2673BB0F"/>
    <w:rsid w:val="26775334"/>
    <w:rsid w:val="267CB925"/>
    <w:rsid w:val="26D2A393"/>
    <w:rsid w:val="26EC3BF8"/>
    <w:rsid w:val="27278501"/>
    <w:rsid w:val="27839330"/>
    <w:rsid w:val="27858342"/>
    <w:rsid w:val="2789A7F5"/>
    <w:rsid w:val="278F1F4C"/>
    <w:rsid w:val="27C06769"/>
    <w:rsid w:val="27EEB039"/>
    <w:rsid w:val="2821BF29"/>
    <w:rsid w:val="286F3FC2"/>
    <w:rsid w:val="28CCBC1F"/>
    <w:rsid w:val="28DD6D4A"/>
    <w:rsid w:val="28E9D196"/>
    <w:rsid w:val="28F19CF2"/>
    <w:rsid w:val="2914F107"/>
    <w:rsid w:val="2925E058"/>
    <w:rsid w:val="29979FE3"/>
    <w:rsid w:val="29ADF4D6"/>
    <w:rsid w:val="29BB2F21"/>
    <w:rsid w:val="29D8514C"/>
    <w:rsid w:val="29D91B6C"/>
    <w:rsid w:val="29EDBB5F"/>
    <w:rsid w:val="2A27474A"/>
    <w:rsid w:val="2A331930"/>
    <w:rsid w:val="2A74679E"/>
    <w:rsid w:val="2B17693D"/>
    <w:rsid w:val="2B984AE8"/>
    <w:rsid w:val="2C0D32D1"/>
    <w:rsid w:val="2C312C58"/>
    <w:rsid w:val="2C318346"/>
    <w:rsid w:val="2D38677F"/>
    <w:rsid w:val="2D78FFA7"/>
    <w:rsid w:val="2DA80F8E"/>
    <w:rsid w:val="2E66B7DB"/>
    <w:rsid w:val="2F0AFF28"/>
    <w:rsid w:val="2FAECDB2"/>
    <w:rsid w:val="2FB945A5"/>
    <w:rsid w:val="2FD24012"/>
    <w:rsid w:val="2FEC3C4D"/>
    <w:rsid w:val="2FF50B0F"/>
    <w:rsid w:val="3065CDFC"/>
    <w:rsid w:val="3082D613"/>
    <w:rsid w:val="3182A8D5"/>
    <w:rsid w:val="31F3DD0C"/>
    <w:rsid w:val="3242D5C3"/>
    <w:rsid w:val="32BE39E5"/>
    <w:rsid w:val="332D3001"/>
    <w:rsid w:val="340600BD"/>
    <w:rsid w:val="3412C887"/>
    <w:rsid w:val="34C5F51F"/>
    <w:rsid w:val="35775FC8"/>
    <w:rsid w:val="358E20DB"/>
    <w:rsid w:val="36FC7E91"/>
    <w:rsid w:val="3759190E"/>
    <w:rsid w:val="37735234"/>
    <w:rsid w:val="3814E265"/>
    <w:rsid w:val="3939FDA5"/>
    <w:rsid w:val="394289A1"/>
    <w:rsid w:val="3BB8D836"/>
    <w:rsid w:val="3BDDF711"/>
    <w:rsid w:val="3BE4D1EA"/>
    <w:rsid w:val="3CB34F40"/>
    <w:rsid w:val="3D657395"/>
    <w:rsid w:val="3EAD9A21"/>
    <w:rsid w:val="3F3AFF0C"/>
    <w:rsid w:val="3F3DBED6"/>
    <w:rsid w:val="3FF8347B"/>
    <w:rsid w:val="4080D17A"/>
    <w:rsid w:val="408D8EA1"/>
    <w:rsid w:val="410C8ECB"/>
    <w:rsid w:val="41A6130A"/>
    <w:rsid w:val="41D45A4E"/>
    <w:rsid w:val="41E34E1C"/>
    <w:rsid w:val="42BABD66"/>
    <w:rsid w:val="42F53DF9"/>
    <w:rsid w:val="430C7B93"/>
    <w:rsid w:val="43878305"/>
    <w:rsid w:val="4395F475"/>
    <w:rsid w:val="43CECE9A"/>
    <w:rsid w:val="4426DD6D"/>
    <w:rsid w:val="44744CAD"/>
    <w:rsid w:val="44AD553E"/>
    <w:rsid w:val="450046B6"/>
    <w:rsid w:val="4539AA4B"/>
    <w:rsid w:val="453CDCCE"/>
    <w:rsid w:val="462654D2"/>
    <w:rsid w:val="4730DE14"/>
    <w:rsid w:val="478677CD"/>
    <w:rsid w:val="47CCE8EC"/>
    <w:rsid w:val="4844C399"/>
    <w:rsid w:val="48BDCA6D"/>
    <w:rsid w:val="494429DD"/>
    <w:rsid w:val="4984F4DF"/>
    <w:rsid w:val="49B5B748"/>
    <w:rsid w:val="4B0BF80B"/>
    <w:rsid w:val="4B7FE40C"/>
    <w:rsid w:val="4B9E7A6F"/>
    <w:rsid w:val="4BDF734E"/>
    <w:rsid w:val="4BE31883"/>
    <w:rsid w:val="4C3DD7AD"/>
    <w:rsid w:val="4C54D9DB"/>
    <w:rsid w:val="4C66625D"/>
    <w:rsid w:val="4C96EA3C"/>
    <w:rsid w:val="4CA24F62"/>
    <w:rsid w:val="4CBC4FF4"/>
    <w:rsid w:val="4CF2FC26"/>
    <w:rsid w:val="4D4AFACC"/>
    <w:rsid w:val="4D811BD3"/>
    <w:rsid w:val="4D9EAB44"/>
    <w:rsid w:val="4E24C1C5"/>
    <w:rsid w:val="4E740043"/>
    <w:rsid w:val="4F239DF3"/>
    <w:rsid w:val="4F7D075F"/>
    <w:rsid w:val="4F8306E4"/>
    <w:rsid w:val="4FA3032E"/>
    <w:rsid w:val="4FFEEAD5"/>
    <w:rsid w:val="50709DF2"/>
    <w:rsid w:val="50B1FDB9"/>
    <w:rsid w:val="50C6E175"/>
    <w:rsid w:val="52990E8F"/>
    <w:rsid w:val="52F31C11"/>
    <w:rsid w:val="5342E7E9"/>
    <w:rsid w:val="53485901"/>
    <w:rsid w:val="53F23859"/>
    <w:rsid w:val="5413E15E"/>
    <w:rsid w:val="54B11D5B"/>
    <w:rsid w:val="54C5C43B"/>
    <w:rsid w:val="5526C177"/>
    <w:rsid w:val="55911D81"/>
    <w:rsid w:val="55BFC45D"/>
    <w:rsid w:val="562EF6F5"/>
    <w:rsid w:val="56409486"/>
    <w:rsid w:val="564BF710"/>
    <w:rsid w:val="565C09AA"/>
    <w:rsid w:val="56793D8B"/>
    <w:rsid w:val="567B4B2A"/>
    <w:rsid w:val="56C00986"/>
    <w:rsid w:val="56F1338E"/>
    <w:rsid w:val="57712866"/>
    <w:rsid w:val="5793F4A1"/>
    <w:rsid w:val="57CD2218"/>
    <w:rsid w:val="57F0EDE6"/>
    <w:rsid w:val="586F469D"/>
    <w:rsid w:val="5882BF07"/>
    <w:rsid w:val="58985E3E"/>
    <w:rsid w:val="58BA9F9A"/>
    <w:rsid w:val="5949CE85"/>
    <w:rsid w:val="59C323BF"/>
    <w:rsid w:val="59C4BA8B"/>
    <w:rsid w:val="59E68E25"/>
    <w:rsid w:val="5AA0BD9D"/>
    <w:rsid w:val="5ADE7559"/>
    <w:rsid w:val="5BB56522"/>
    <w:rsid w:val="5BB9E81B"/>
    <w:rsid w:val="5C4BC8D5"/>
    <w:rsid w:val="5D49587E"/>
    <w:rsid w:val="5D4D22F6"/>
    <w:rsid w:val="5D879DBD"/>
    <w:rsid w:val="5D911F36"/>
    <w:rsid w:val="5DB7170A"/>
    <w:rsid w:val="5DE6CDFD"/>
    <w:rsid w:val="5E0A2B5D"/>
    <w:rsid w:val="5E4E663D"/>
    <w:rsid w:val="5E5651B5"/>
    <w:rsid w:val="5E7C420A"/>
    <w:rsid w:val="5EB8B497"/>
    <w:rsid w:val="5EEDFE04"/>
    <w:rsid w:val="5F214A00"/>
    <w:rsid w:val="5F25C0C0"/>
    <w:rsid w:val="609325DA"/>
    <w:rsid w:val="60BB3B9F"/>
    <w:rsid w:val="60DA52B0"/>
    <w:rsid w:val="60EBEA5D"/>
    <w:rsid w:val="61350645"/>
    <w:rsid w:val="614A9A63"/>
    <w:rsid w:val="6175A2CD"/>
    <w:rsid w:val="61E36E0F"/>
    <w:rsid w:val="62403625"/>
    <w:rsid w:val="6244A7DD"/>
    <w:rsid w:val="62B69973"/>
    <w:rsid w:val="62DED159"/>
    <w:rsid w:val="63012BFC"/>
    <w:rsid w:val="632A6D83"/>
    <w:rsid w:val="6398D309"/>
    <w:rsid w:val="63C8B64F"/>
    <w:rsid w:val="647913FB"/>
    <w:rsid w:val="64C25E21"/>
    <w:rsid w:val="65917696"/>
    <w:rsid w:val="66645A2D"/>
    <w:rsid w:val="668AAE41"/>
    <w:rsid w:val="66AC16CC"/>
    <w:rsid w:val="6728A681"/>
    <w:rsid w:val="685457EF"/>
    <w:rsid w:val="694CC3EA"/>
    <w:rsid w:val="695166D8"/>
    <w:rsid w:val="6999CC21"/>
    <w:rsid w:val="6AAA7D3C"/>
    <w:rsid w:val="6AB1AE8D"/>
    <w:rsid w:val="6AD2CAF1"/>
    <w:rsid w:val="6B148C8A"/>
    <w:rsid w:val="6BAEC2BB"/>
    <w:rsid w:val="6BC5E7C3"/>
    <w:rsid w:val="6C103DBD"/>
    <w:rsid w:val="6C1F429C"/>
    <w:rsid w:val="6CBFA275"/>
    <w:rsid w:val="6D77DD45"/>
    <w:rsid w:val="6D832DB7"/>
    <w:rsid w:val="6D8C93C7"/>
    <w:rsid w:val="6DD8C417"/>
    <w:rsid w:val="6E1D2B46"/>
    <w:rsid w:val="6F88FD26"/>
    <w:rsid w:val="7003708B"/>
    <w:rsid w:val="707841F6"/>
    <w:rsid w:val="707A1587"/>
    <w:rsid w:val="709020BF"/>
    <w:rsid w:val="70D92084"/>
    <w:rsid w:val="713803D5"/>
    <w:rsid w:val="71B6FC4B"/>
    <w:rsid w:val="71CC6EB4"/>
    <w:rsid w:val="71D87909"/>
    <w:rsid w:val="72A2478C"/>
    <w:rsid w:val="72B99828"/>
    <w:rsid w:val="72CE288F"/>
    <w:rsid w:val="72DE3DB9"/>
    <w:rsid w:val="73199603"/>
    <w:rsid w:val="7321244E"/>
    <w:rsid w:val="733ADB78"/>
    <w:rsid w:val="737C9861"/>
    <w:rsid w:val="738CADE9"/>
    <w:rsid w:val="739E93BB"/>
    <w:rsid w:val="73DACD42"/>
    <w:rsid w:val="73E42365"/>
    <w:rsid w:val="74536B5D"/>
    <w:rsid w:val="74ABC1A8"/>
    <w:rsid w:val="753855E0"/>
    <w:rsid w:val="757DE929"/>
    <w:rsid w:val="76969B20"/>
    <w:rsid w:val="76D260F1"/>
    <w:rsid w:val="76F8E5FF"/>
    <w:rsid w:val="774935AE"/>
    <w:rsid w:val="774C9100"/>
    <w:rsid w:val="7780C13C"/>
    <w:rsid w:val="77D353A9"/>
    <w:rsid w:val="77F48F07"/>
    <w:rsid w:val="77FE1651"/>
    <w:rsid w:val="78019A1E"/>
    <w:rsid w:val="7801EB4C"/>
    <w:rsid w:val="7850BA72"/>
    <w:rsid w:val="785750AA"/>
    <w:rsid w:val="78832E65"/>
    <w:rsid w:val="78A4A2F9"/>
    <w:rsid w:val="79146B13"/>
    <w:rsid w:val="79489FB4"/>
    <w:rsid w:val="79C88793"/>
    <w:rsid w:val="79CB8B08"/>
    <w:rsid w:val="79D10976"/>
    <w:rsid w:val="79DDCA4A"/>
    <w:rsid w:val="7A54C9E7"/>
    <w:rsid w:val="7A95AFC3"/>
    <w:rsid w:val="7AE13DD2"/>
    <w:rsid w:val="7B168103"/>
    <w:rsid w:val="7B361671"/>
    <w:rsid w:val="7C498FC8"/>
    <w:rsid w:val="7C63F9F7"/>
    <w:rsid w:val="7CC496A6"/>
    <w:rsid w:val="7D2B751E"/>
    <w:rsid w:val="7D38B852"/>
    <w:rsid w:val="7DFC0667"/>
    <w:rsid w:val="7E1D8906"/>
    <w:rsid w:val="7E4DA511"/>
    <w:rsid w:val="7E6E4089"/>
    <w:rsid w:val="7E7D2664"/>
    <w:rsid w:val="7FDAF8A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93A43"/>
  <w15:chartTrackingRefBased/>
  <w15:docId w15:val="{7AF9B52D-04D0-4238-9E05-2F2BCDAF2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A9E"/>
  </w:style>
  <w:style w:type="paragraph" w:styleId="Heading1">
    <w:name w:val="heading 1"/>
    <w:basedOn w:val="Normal"/>
    <w:next w:val="Normal"/>
    <w:link w:val="Heading1Char"/>
    <w:uiPriority w:val="9"/>
    <w:qFormat/>
    <w:rsid w:val="002514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514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5142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5142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5142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514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14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14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14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142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5142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5142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5142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142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14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14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14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142C"/>
    <w:rPr>
      <w:rFonts w:eastAsiaTheme="majorEastAsia" w:cstheme="majorBidi"/>
      <w:color w:val="272727" w:themeColor="text1" w:themeTint="D8"/>
    </w:rPr>
  </w:style>
  <w:style w:type="paragraph" w:styleId="Title">
    <w:name w:val="Title"/>
    <w:basedOn w:val="Normal"/>
    <w:next w:val="Normal"/>
    <w:link w:val="TitleChar"/>
    <w:uiPriority w:val="10"/>
    <w:qFormat/>
    <w:rsid w:val="002514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14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14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14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142C"/>
    <w:pPr>
      <w:spacing w:before="160"/>
      <w:jc w:val="center"/>
    </w:pPr>
    <w:rPr>
      <w:i/>
      <w:iCs/>
      <w:color w:val="404040" w:themeColor="text1" w:themeTint="BF"/>
    </w:rPr>
  </w:style>
  <w:style w:type="character" w:customStyle="1" w:styleId="QuoteChar">
    <w:name w:val="Quote Char"/>
    <w:basedOn w:val="DefaultParagraphFont"/>
    <w:link w:val="Quote"/>
    <w:uiPriority w:val="29"/>
    <w:rsid w:val="0025142C"/>
    <w:rPr>
      <w:i/>
      <w:iCs/>
      <w:color w:val="404040" w:themeColor="text1" w:themeTint="BF"/>
    </w:rPr>
  </w:style>
  <w:style w:type="paragraph" w:styleId="ListParagraph">
    <w:name w:val="List Paragraph"/>
    <w:basedOn w:val="Normal"/>
    <w:uiPriority w:val="34"/>
    <w:qFormat/>
    <w:rsid w:val="0025142C"/>
    <w:pPr>
      <w:ind w:left="720"/>
      <w:contextualSpacing/>
    </w:pPr>
  </w:style>
  <w:style w:type="character" w:styleId="IntenseEmphasis">
    <w:name w:val="Intense Emphasis"/>
    <w:basedOn w:val="DefaultParagraphFont"/>
    <w:uiPriority w:val="21"/>
    <w:qFormat/>
    <w:rsid w:val="0025142C"/>
    <w:rPr>
      <w:i/>
      <w:iCs/>
      <w:color w:val="0F4761" w:themeColor="accent1" w:themeShade="BF"/>
    </w:rPr>
  </w:style>
  <w:style w:type="paragraph" w:styleId="IntenseQuote">
    <w:name w:val="Intense Quote"/>
    <w:basedOn w:val="Normal"/>
    <w:next w:val="Normal"/>
    <w:link w:val="IntenseQuoteChar"/>
    <w:uiPriority w:val="30"/>
    <w:qFormat/>
    <w:rsid w:val="002514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142C"/>
    <w:rPr>
      <w:i/>
      <w:iCs/>
      <w:color w:val="0F4761" w:themeColor="accent1" w:themeShade="BF"/>
    </w:rPr>
  </w:style>
  <w:style w:type="character" w:styleId="IntenseReference">
    <w:name w:val="Intense Reference"/>
    <w:basedOn w:val="DefaultParagraphFont"/>
    <w:uiPriority w:val="32"/>
    <w:qFormat/>
    <w:rsid w:val="0025142C"/>
    <w:rPr>
      <w:b/>
      <w:bCs/>
      <w:smallCaps/>
      <w:color w:val="0F4761" w:themeColor="accent1" w:themeShade="BF"/>
      <w:spacing w:val="5"/>
    </w:rPr>
  </w:style>
  <w:style w:type="paragraph" w:styleId="Caption">
    <w:name w:val="caption"/>
    <w:basedOn w:val="Normal"/>
    <w:next w:val="Normal"/>
    <w:uiPriority w:val="35"/>
    <w:unhideWhenUsed/>
    <w:qFormat/>
    <w:rsid w:val="00881B79"/>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A32E90"/>
    <w:pPr>
      <w:spacing w:after="0"/>
    </w:pPr>
  </w:style>
  <w:style w:type="character" w:styleId="Hyperlink">
    <w:name w:val="Hyperlink"/>
    <w:basedOn w:val="DefaultParagraphFont"/>
    <w:uiPriority w:val="99"/>
    <w:unhideWhenUsed/>
    <w:rsid w:val="00A32E90"/>
    <w:rPr>
      <w:color w:val="467886" w:themeColor="hyperlink"/>
      <w:u w:val="single"/>
    </w:rPr>
  </w:style>
  <w:style w:type="character" w:styleId="UnresolvedMention">
    <w:name w:val="Unresolved Mention"/>
    <w:basedOn w:val="DefaultParagraphFont"/>
    <w:uiPriority w:val="99"/>
    <w:semiHidden/>
    <w:unhideWhenUsed/>
    <w:rsid w:val="00F52E3E"/>
    <w:rPr>
      <w:color w:val="605E5C"/>
      <w:shd w:val="clear" w:color="auto" w:fill="E1DFDD"/>
    </w:rPr>
  </w:style>
  <w:style w:type="paragraph" w:styleId="Bibliography">
    <w:name w:val="Bibliography"/>
    <w:basedOn w:val="Normal"/>
    <w:next w:val="Normal"/>
    <w:uiPriority w:val="37"/>
    <w:unhideWhenUsed/>
    <w:rsid w:val="00916269"/>
    <w:pPr>
      <w:tabs>
        <w:tab w:val="left" w:pos="384"/>
      </w:tabs>
      <w:spacing w:after="0" w:line="240" w:lineRule="auto"/>
      <w:ind w:left="384" w:hanging="384"/>
    </w:pPr>
  </w:style>
  <w:style w:type="paragraph" w:styleId="NormalWeb">
    <w:name w:val="Normal (Web)"/>
    <w:basedOn w:val="Normal"/>
    <w:uiPriority w:val="99"/>
    <w:semiHidden/>
    <w:unhideWhenUsed/>
    <w:rsid w:val="008D43D4"/>
    <w:rPr>
      <w:rFonts w:ascii="Times New Roman" w:hAnsi="Times New Roman" w:cs="Times New Roman"/>
    </w:rPr>
  </w:style>
  <w:style w:type="character" w:styleId="Strong">
    <w:name w:val="Strong"/>
    <w:basedOn w:val="DefaultParagraphFont"/>
    <w:uiPriority w:val="22"/>
    <w:qFormat/>
    <w:rsid w:val="00377829"/>
    <w:rPr>
      <w:b/>
      <w:bCs/>
    </w:rPr>
  </w:style>
  <w:style w:type="character" w:styleId="HTMLCode">
    <w:name w:val="HTML Code"/>
    <w:basedOn w:val="DefaultParagraphFont"/>
    <w:uiPriority w:val="99"/>
    <w:semiHidden/>
    <w:unhideWhenUsed/>
    <w:rsid w:val="00377829"/>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E93FBF"/>
    <w:rPr>
      <w:color w:val="96607D" w:themeColor="followedHyperlink"/>
      <w:u w:val="single"/>
    </w:rPr>
  </w:style>
  <w:style w:type="paragraph" w:styleId="TOCHeading">
    <w:name w:val="TOC Heading"/>
    <w:basedOn w:val="Heading1"/>
    <w:next w:val="Normal"/>
    <w:uiPriority w:val="39"/>
    <w:unhideWhenUsed/>
    <w:qFormat/>
    <w:rsid w:val="00DF0231"/>
    <w:pPr>
      <w:spacing w:before="240" w:after="0" w:line="259" w:lineRule="auto"/>
      <w:outlineLvl w:val="9"/>
    </w:pPr>
    <w:rPr>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hyperlink" Target="http://cs231n.stanford.edu/tiny-imagenet-200.zip" TargetMode="External"/><Relationship Id="rId4" Type="http://schemas.openxmlformats.org/officeDocument/2006/relationships/customXml" Target="../customXml/item4.xml"/><Relationship Id="rId9" Type="http://schemas.openxmlformats.org/officeDocument/2006/relationships/hyperlink" Target="https://github.com/rmccorm4/Tiny-Imagenet-20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8DE11C2A8A68C42858EB16FCF9E1D29" ma:contentTypeVersion="10" ma:contentTypeDescription="Create a new document." ma:contentTypeScope="" ma:versionID="9e16a0694f37eb908219134219a84ce0">
  <xsd:schema xmlns:xsd="http://www.w3.org/2001/XMLSchema" xmlns:xs="http://www.w3.org/2001/XMLSchema" xmlns:p="http://schemas.microsoft.com/office/2006/metadata/properties" xmlns:ns3="70f47018-92cf-414e-8eb6-ba68216eb034" targetNamespace="http://schemas.microsoft.com/office/2006/metadata/properties" ma:root="true" ma:fieldsID="99395bd89c4ee75b538d8939447cdbf7" ns3:_="">
    <xsd:import namespace="70f47018-92cf-414e-8eb6-ba68216eb034"/>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f47018-92cf-414e-8eb6-ba68216eb034"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70f47018-92cf-414e-8eb6-ba68216eb034"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4B2BC9-B610-4D64-BACC-390B9A4063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f47018-92cf-414e-8eb6-ba68216eb0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47E87C-E04C-4C72-98A4-A73B24DC65C9}">
  <ds:schemaRefs>
    <ds:schemaRef ds:uri="http://schemas.microsoft.com/sharepoint/v3/contenttype/forms"/>
  </ds:schemaRefs>
</ds:datastoreItem>
</file>

<file path=customXml/itemProps3.xml><?xml version="1.0" encoding="utf-8"?>
<ds:datastoreItem xmlns:ds="http://schemas.openxmlformats.org/officeDocument/2006/customXml" ds:itemID="{C3ECCC24-FC8A-43B1-921C-2CFC2C0DCB3C}">
  <ds:schemaRefs>
    <ds:schemaRef ds:uri="http://schemas.microsoft.com/office/2006/metadata/properties"/>
    <ds:schemaRef ds:uri="http://schemas.microsoft.com/office/infopath/2007/PartnerControls"/>
    <ds:schemaRef ds:uri="70f47018-92cf-414e-8eb6-ba68216eb034"/>
  </ds:schemaRefs>
</ds:datastoreItem>
</file>

<file path=customXml/itemProps4.xml><?xml version="1.0" encoding="utf-8"?>
<ds:datastoreItem xmlns:ds="http://schemas.openxmlformats.org/officeDocument/2006/customXml" ds:itemID="{9E04BC98-09A3-4470-A616-09856EFE3488}">
  <ds:schemaRefs>
    <ds:schemaRef ds:uri="http://schemas.openxmlformats.org/officeDocument/2006/bibliography"/>
  </ds:schemaRefs>
</ds:datastoreItem>
</file>

<file path=docMetadata/LabelInfo.xml><?xml version="1.0" encoding="utf-8"?>
<clbl:labelList xmlns:clbl="http://schemas.microsoft.com/office/2020/mipLabelMetadata">
  <clbl:label id="{e05b6b3f-1980-4b24-8637-580771f44dee}" enabled="0" method="" siteId="{e05b6b3f-1980-4b24-8637-580771f44dee}" removed="1"/>
</clbl:labelList>
</file>

<file path=docProps/app.xml><?xml version="1.0" encoding="utf-8"?>
<Properties xmlns="http://schemas.openxmlformats.org/officeDocument/2006/extended-properties" xmlns:vt="http://schemas.openxmlformats.org/officeDocument/2006/docPropsVTypes">
  <Template>Normal</Template>
  <TotalTime>9</TotalTime>
  <Pages>10</Pages>
  <Words>2076</Words>
  <Characters>11837</Characters>
  <Application>Microsoft Office Word</Application>
  <DocSecurity>0</DocSecurity>
  <Lines>98</Lines>
  <Paragraphs>27</Paragraphs>
  <ScaleCrop>false</ScaleCrop>
  <Company/>
  <LinksUpToDate>false</LinksUpToDate>
  <CharactersWithSpaces>13886</CharactersWithSpaces>
  <SharedDoc>false</SharedDoc>
  <HLinks>
    <vt:vector size="30" baseType="variant">
      <vt:variant>
        <vt:i4>4915206</vt:i4>
      </vt:variant>
      <vt:variant>
        <vt:i4>24</vt:i4>
      </vt:variant>
      <vt:variant>
        <vt:i4>0</vt:i4>
      </vt:variant>
      <vt:variant>
        <vt:i4>5</vt:i4>
      </vt:variant>
      <vt:variant>
        <vt:lpwstr>http://cs231n.stanford.edu/tiny-imagenet-200.zip</vt:lpwstr>
      </vt:variant>
      <vt:variant>
        <vt:lpwstr/>
      </vt:variant>
      <vt:variant>
        <vt:i4>4522005</vt:i4>
      </vt:variant>
      <vt:variant>
        <vt:i4>21</vt:i4>
      </vt:variant>
      <vt:variant>
        <vt:i4>0</vt:i4>
      </vt:variant>
      <vt:variant>
        <vt:i4>5</vt:i4>
      </vt:variant>
      <vt:variant>
        <vt:lpwstr>https://github.com/rmccorm4/Tiny-Imagenet-200</vt:lpwstr>
      </vt:variant>
      <vt:variant>
        <vt:lpwstr/>
      </vt:variant>
      <vt:variant>
        <vt:i4>1048632</vt:i4>
      </vt:variant>
      <vt:variant>
        <vt:i4>14</vt:i4>
      </vt:variant>
      <vt:variant>
        <vt:i4>0</vt:i4>
      </vt:variant>
      <vt:variant>
        <vt:i4>5</vt:i4>
      </vt:variant>
      <vt:variant>
        <vt:lpwstr/>
      </vt:variant>
      <vt:variant>
        <vt:lpwstr>_Toc210986298</vt:lpwstr>
      </vt:variant>
      <vt:variant>
        <vt:i4>1048632</vt:i4>
      </vt:variant>
      <vt:variant>
        <vt:i4>8</vt:i4>
      </vt:variant>
      <vt:variant>
        <vt:i4>0</vt:i4>
      </vt:variant>
      <vt:variant>
        <vt:i4>5</vt:i4>
      </vt:variant>
      <vt:variant>
        <vt:lpwstr/>
      </vt:variant>
      <vt:variant>
        <vt:lpwstr>_Toc210986297</vt:lpwstr>
      </vt:variant>
      <vt:variant>
        <vt:i4>1048632</vt:i4>
      </vt:variant>
      <vt:variant>
        <vt:i4>2</vt:i4>
      </vt:variant>
      <vt:variant>
        <vt:i4>0</vt:i4>
      </vt:variant>
      <vt:variant>
        <vt:i4>5</vt:i4>
      </vt:variant>
      <vt:variant>
        <vt:lpwstr/>
      </vt:variant>
      <vt:variant>
        <vt:lpwstr>_Toc2109862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radi, Asmae</dc:creator>
  <cp:keywords/>
  <dc:description/>
  <cp:lastModifiedBy>Mouradi, Asmae</cp:lastModifiedBy>
  <cp:revision>3</cp:revision>
  <dcterms:created xsi:type="dcterms:W3CDTF">2025-10-14T16:43:00Z</dcterms:created>
  <dcterms:modified xsi:type="dcterms:W3CDTF">2025-10-1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DE11C2A8A68C42858EB16FCF9E1D29</vt:lpwstr>
  </property>
  <property fmtid="{D5CDD505-2E9C-101B-9397-08002B2CF9AE}" pid="3" name="ZOTERO_PREF_1">
    <vt:lpwstr>&lt;data data-version="3" zotero-version="7.0.24"&gt;&lt;session id="trxSmfVr"/&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